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B75CE2" w14:textId="77777777" w:rsidR="001F67B8" w:rsidRPr="001B0BB4" w:rsidRDefault="00B857C5" w:rsidP="00421B63">
      <w:r w:rsidRPr="001B0BB4">
        <w:rPr>
          <w:noProof/>
        </w:rPr>
        <mc:AlternateContent>
          <mc:Choice Requires="wps">
            <w:drawing>
              <wp:anchor distT="0" distB="0" distL="114300" distR="114300" simplePos="0" relativeHeight="251668480" behindDoc="0" locked="0" layoutInCell="1" allowOverlap="1" wp14:anchorId="7C1AEE7D" wp14:editId="7AA9162E">
                <wp:simplePos x="0" y="0"/>
                <wp:positionH relativeFrom="column">
                  <wp:posOffset>0</wp:posOffset>
                </wp:positionH>
                <wp:positionV relativeFrom="page">
                  <wp:posOffset>337185</wp:posOffset>
                </wp:positionV>
                <wp:extent cx="4737735" cy="79502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737735" cy="7950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DFA998B" w14:textId="2B8AA4B9" w:rsidR="00BE2872" w:rsidRPr="009E7D99" w:rsidRDefault="00BE2872" w:rsidP="009E7D99">
                            <w:pPr>
                              <w:spacing w:line="264" w:lineRule="auto"/>
                              <w:rPr>
                                <w:color w:val="589095"/>
                                <w:sz w:val="40"/>
                                <w:szCs w:val="40"/>
                              </w:rPr>
                            </w:pPr>
                            <w:r w:rsidRPr="009E7D99">
                              <w:rPr>
                                <w:color w:val="589095"/>
                                <w:sz w:val="40"/>
                                <w:szCs w:val="40"/>
                              </w:rPr>
                              <w:t xml:space="preserve">Duchenne Muscular Dystrophy (DMD) </w:t>
                            </w:r>
                            <w:r w:rsidR="0054755E" w:rsidRPr="009E7D99">
                              <w:rPr>
                                <w:color w:val="589095"/>
                                <w:sz w:val="40"/>
                                <w:szCs w:val="40"/>
                              </w:rPr>
                              <w:t xml:space="preserve">Medical </w:t>
                            </w:r>
                            <w:r w:rsidRPr="009E7D99">
                              <w:rPr>
                                <w:color w:val="589095"/>
                                <w:sz w:val="40"/>
                                <w:szCs w:val="40"/>
                              </w:rPr>
                              <w:t xml:space="preserve">Therapy Harmonization  </w:t>
                            </w:r>
                          </w:p>
                        </w:txbxContent>
                      </wps:txbx>
                      <wps:bodyPr rot="0" spcFirstLastPara="0" vertOverflow="overflow" horzOverflow="overflow" vert="horz" wrap="square" lIns="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1AEE7D" id="_x0000_t202" coordsize="21600,21600" o:spt="202" path="m,l,21600r21600,l21600,xe">
                <v:stroke joinstyle="miter"/>
                <v:path gradientshapeok="t" o:connecttype="rect"/>
              </v:shapetype>
              <v:shape id="Text Box 19" o:spid="_x0000_s1026" type="#_x0000_t202" style="position:absolute;margin-left:0;margin-top:26.55pt;width:373.05pt;height:62.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" filled="f" stroked="f">
                <v:textbox inset="0">
                  <w:txbxContent>
                    <w:p w14:paraId="6DFA998B" w14:textId="2B8AA4B9" w:rsidR="00BE2872" w:rsidRPr="009E7D99" w:rsidRDefault="00BE2872" w:rsidP="009E7D99">
                      <w:pPr>
                        <w:spacing w:line="264" w:lineRule="auto"/>
                        <w:rPr>
                          <w:color w:val="589095"/>
                          <w:sz w:val="40"/>
                          <w:szCs w:val="40"/>
                        </w:rPr>
                      </w:pPr>
                      <w:r w:rsidRPr="009E7D99">
                        <w:rPr>
                          <w:color w:val="589095"/>
                          <w:sz w:val="40"/>
                          <w:szCs w:val="40"/>
                        </w:rPr>
                        <w:t xml:space="preserve">Duchenne Muscular Dystrophy (DMD) </w:t>
                      </w:r>
                      <w:r w:rsidR="0054755E" w:rsidRPr="009E7D99">
                        <w:rPr>
                          <w:color w:val="589095"/>
                          <w:sz w:val="40"/>
                          <w:szCs w:val="40"/>
                        </w:rPr>
                        <w:t xml:space="preserve">Medical </w:t>
                      </w:r>
                      <w:r w:rsidRPr="009E7D99">
                        <w:rPr>
                          <w:color w:val="589095"/>
                          <w:sz w:val="40"/>
                          <w:szCs w:val="40"/>
                        </w:rPr>
                        <w:t xml:space="preserve">Therapy Harmonization  </w:t>
                      </w:r>
                    </w:p>
                  </w:txbxContent>
                </v:textbox>
                <w10:wrap anchory="page"/>
              </v:shape>
            </w:pict>
          </mc:Fallback>
        </mc:AlternateContent>
      </w:r>
    </w:p>
    <w:p w14:paraId="45733C4B" w14:textId="77777777" w:rsidR="001F67B8" w:rsidRPr="001B0BB4" w:rsidRDefault="001F67B8" w:rsidP="00421B63"/>
    <w:p w14:paraId="70DCDC30" w14:textId="5860A4F1" w:rsidR="001F67B8" w:rsidRPr="001B0BB4" w:rsidRDefault="001F67B8" w:rsidP="00421B63"/>
    <w:p w14:paraId="63F8208F" w14:textId="21BD5DDA" w:rsidR="007575DC" w:rsidRPr="001B0BB4" w:rsidRDefault="007575DC" w:rsidP="00421B63"/>
    <w:p w14:paraId="4106095B" w14:textId="1A1C75F3" w:rsidR="009B5B8B" w:rsidRPr="001B0BB4" w:rsidRDefault="009B5B8B" w:rsidP="00421B63"/>
    <w:p w14:paraId="1FA1C81E" w14:textId="6B8C0165" w:rsidR="00B857C5" w:rsidRPr="001B0BB4" w:rsidRDefault="00960701" w:rsidP="00421B63">
      <w:r w:rsidRPr="001B0BB4">
        <w:rPr>
          <w:noProof/>
        </w:rPr>
        <mc:AlternateContent>
          <mc:Choice Requires="wps">
            <w:drawing>
              <wp:anchor distT="0" distB="0" distL="114300" distR="114300" simplePos="0" relativeHeight="251659264" behindDoc="1" locked="0" layoutInCell="1" allowOverlap="1" wp14:anchorId="10CC5FD6" wp14:editId="3E76A8E9">
                <wp:simplePos x="0" y="0"/>
                <wp:positionH relativeFrom="page">
                  <wp:align>left</wp:align>
                </wp:positionH>
                <wp:positionV relativeFrom="page">
                  <wp:posOffset>1552353</wp:posOffset>
                </wp:positionV>
                <wp:extent cx="7891145" cy="1971675"/>
                <wp:effectExtent l="0" t="0" r="0" b="0"/>
                <wp:wrapNone/>
                <wp:docPr id="2" name="Rectangle 2"/>
                <wp:cNvGraphicFramePr/>
                <a:graphic xmlns:a="http://schemas.openxmlformats.org/drawingml/2006/main">
                  <a:graphicData uri="http://schemas.microsoft.com/office/word/2010/wordprocessingShape">
                    <wps:wsp>
                      <wps:cNvSpPr/>
                      <wps:spPr>
                        <a:xfrm>
                          <a:off x="0" y="0"/>
                          <a:ext cx="7891145" cy="1971675"/>
                        </a:xfrm>
                        <a:prstGeom prst="rect">
                          <a:avLst/>
                        </a:prstGeom>
                        <a:solidFill>
                          <a:srgbClr val="79C6BB">
                            <a:alpha val="15000"/>
                          </a:srgb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C706E80" w14:textId="77777777" w:rsidR="00BE2872" w:rsidRDefault="00BE2872" w:rsidP="00421B63"/>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CC5FD6" id="Rectangle 2" o:spid="_x0000_s1027" style="position:absolute;margin-left:0;margin-top:122.25pt;width:621.35pt;height:155.25pt;z-index:-251657216;visibility:visible;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" fillcolor="#79c6bb" stroked="f" strokeweight="1pt">
                <v:fill opacity="9766f"/>
                <v:textbox inset="0,0,0,0">
                  <w:txbxContent>
                    <w:p w14:paraId="7C706E80" w14:textId="77777777" w:rsidR="00BE2872" w:rsidRDefault="00BE2872" w:rsidP="00421B63"/>
                  </w:txbxContent>
                </v:textbox>
                <w10:wrap anchorx="page" anchory="page"/>
              </v:rect>
            </w:pict>
          </mc:Fallback>
        </mc:AlternateContent>
      </w:r>
    </w:p>
    <w:p w14:paraId="1C86FB7F" w14:textId="751E6C8F" w:rsidR="00B857C5" w:rsidRPr="001B0BB4" w:rsidRDefault="009E7D99" w:rsidP="00421B63">
      <w:r w:rsidRPr="001B0BB4">
        <w:rPr>
          <w:noProof/>
        </w:rPr>
        <mc:AlternateContent>
          <mc:Choice Requires="wps">
            <w:drawing>
              <wp:anchor distT="0" distB="0" distL="0" distR="114300" simplePos="0" relativeHeight="251660288" behindDoc="0" locked="0" layoutInCell="1" allowOverlap="1" wp14:anchorId="1480AEE3" wp14:editId="0FE3214D">
                <wp:simplePos x="0" y="0"/>
                <wp:positionH relativeFrom="margin">
                  <wp:posOffset>0</wp:posOffset>
                </wp:positionH>
                <wp:positionV relativeFrom="page">
                  <wp:posOffset>1552575</wp:posOffset>
                </wp:positionV>
                <wp:extent cx="6638290" cy="1924050"/>
                <wp:effectExtent l="0" t="0" r="0" b="0"/>
                <wp:wrapNone/>
                <wp:docPr id="3" name="Text Box 3"/>
                <wp:cNvGraphicFramePr/>
                <a:graphic xmlns:a="http://schemas.openxmlformats.org/drawingml/2006/main">
                  <a:graphicData uri="http://schemas.microsoft.com/office/word/2010/wordprocessingShape">
                    <wps:wsp>
                      <wps:cNvSpPr txBox="1"/>
                      <wps:spPr>
                        <a:xfrm>
                          <a:off x="0" y="0"/>
                          <a:ext cx="6638290" cy="19240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24E948E" w14:textId="77777777" w:rsidR="00BE2872" w:rsidRPr="001F67B8" w:rsidRDefault="00BE2872" w:rsidP="00421B63">
                            <w:pPr>
                              <w:pStyle w:val="Title"/>
                            </w:pPr>
                            <w:bookmarkStart w:id="0" w:name="_Toc103758830"/>
                            <w:r>
                              <w:t>BACKGROUND</w:t>
                            </w:r>
                            <w:bookmarkEnd w:id="0"/>
                          </w:p>
                          <w:p w14:paraId="1BA5C1FD" w14:textId="2AD57F11" w:rsidR="00BE2872" w:rsidRPr="009E7D99" w:rsidRDefault="00BE2872" w:rsidP="00D41A87">
                            <w:pPr>
                              <w:pStyle w:val="Heading1"/>
                              <w:rPr>
                                <w:b w:val="0"/>
                                <w:bCs/>
                                <w:color w:val="6C6C6C"/>
                              </w:rPr>
                            </w:pPr>
                            <w:r w:rsidRPr="009E7D99">
                              <w:rPr>
                                <w:b w:val="0"/>
                                <w:bCs/>
                                <w:color w:val="6C6C6C"/>
                              </w:rPr>
                              <w:t>Skeletal muscle weakness in DMD patients makes the assessment and attribution of common signs and symptoms of heart failure difficult, as activity intolerance, respiratory symptoms, edema, &amp; poor appetite may be ascribed to other DMD processes. Given this, echocardiography and cardiac MRI (</w:t>
                            </w:r>
                            <w:proofErr w:type="spellStart"/>
                            <w:r w:rsidRPr="009E7D99">
                              <w:rPr>
                                <w:b w:val="0"/>
                                <w:bCs/>
                                <w:color w:val="6C6C6C"/>
                              </w:rPr>
                              <w:t>cMRI</w:t>
                            </w:r>
                            <w:proofErr w:type="spellEnd"/>
                            <w:r w:rsidRPr="009E7D99">
                              <w:rPr>
                                <w:b w:val="0"/>
                                <w:bCs/>
                                <w:color w:val="6C6C6C"/>
                              </w:rPr>
                              <w:t>) take on an added importance in helping define cardiac risk through the assessment of ventricular dilation, function, and myocardial fibrofatty replacement in patients with DMD. The 2021 Universal Definition and Classification of Heart Failure also has underscored the potential value of assessing natriuretic peptide elevation in that document’s proposed classification schema. This document is not meant to supersede the major heart guidelines, but rather to help harmonize clinical practice especially early in disease where there is significant</w:t>
                            </w:r>
                            <w:r w:rsidRPr="009E7D99">
                              <w:rPr>
                                <w:rFonts w:ascii="Times New Roman" w:hAnsi="Times New Roman" w:cs="Times New Roman"/>
                                <w:b w:val="0"/>
                                <w:bCs/>
                                <w:color w:val="6C6C6C"/>
                              </w:rPr>
                              <w:t xml:space="preserve"> </w:t>
                            </w:r>
                            <w:r w:rsidRPr="009E7D99">
                              <w:rPr>
                                <w:b w:val="0"/>
                                <w:bCs/>
                                <w:color w:val="6C6C6C"/>
                              </w:rPr>
                              <w:t>variability in practice. This document will also address the use of angiotensin receptor-</w:t>
                            </w:r>
                            <w:proofErr w:type="spellStart"/>
                            <w:r w:rsidRPr="009E7D99">
                              <w:rPr>
                                <w:b w:val="0"/>
                                <w:bCs/>
                                <w:color w:val="6C6C6C"/>
                              </w:rPr>
                              <w:t>neprilysin</w:t>
                            </w:r>
                            <w:proofErr w:type="spellEnd"/>
                            <w:r w:rsidRPr="009E7D99">
                              <w:rPr>
                                <w:b w:val="0"/>
                                <w:bCs/>
                                <w:color w:val="6C6C6C"/>
                              </w:rPr>
                              <w:t xml:space="preserve"> inhibitor (ARNI) and sodium-glucose costransporter-2 inhibitors (SGLT2i).</w:t>
                            </w:r>
                          </w:p>
                        </w:txbxContent>
                      </wps:txbx>
                      <wps:bodyPr rot="0" spcFirstLastPara="0" vertOverflow="overflow" horzOverflow="overflow" vert="horz" wrap="square" lIns="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80AEE3" id="Text Box 3" o:spid="_x0000_s1028" type="#_x0000_t202" style="position:absolute;margin-left:0;margin-top:122.25pt;width:522.7pt;height:151.5pt;z-index:251660288;visibility:visible;mso-wrap-style:square;mso-width-percent:0;mso-height-percent:0;mso-wrap-distance-left:0;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" filled="f" stroked="f">
                <v:textbox inset="0,0,,0">
                  <w:txbxContent>
                    <w:p w14:paraId="024E948E" w14:textId="77777777" w:rsidR="00BE2872" w:rsidRPr="001F67B8" w:rsidRDefault="00BE2872" w:rsidP="00421B63">
                      <w:pPr>
                        <w:pStyle w:val="Title"/>
                      </w:pPr>
                      <w:bookmarkStart w:id="1" w:name="_Toc103758830"/>
                      <w:r>
                        <w:t>BACKGROUND</w:t>
                      </w:r>
                      <w:bookmarkEnd w:id="1"/>
                    </w:p>
                    <w:p w14:paraId="1BA5C1FD" w14:textId="2AD57F11" w:rsidR="00BE2872" w:rsidRPr="009E7D99" w:rsidRDefault="00BE2872" w:rsidP="00D41A87">
                      <w:pPr>
                        <w:pStyle w:val="Heading1"/>
                        <w:rPr>
                          <w:b w:val="0"/>
                          <w:bCs/>
                          <w:color w:val="6C6C6C"/>
                        </w:rPr>
                      </w:pPr>
                      <w:r w:rsidRPr="009E7D99">
                        <w:rPr>
                          <w:b w:val="0"/>
                          <w:bCs/>
                          <w:color w:val="6C6C6C"/>
                        </w:rPr>
                        <w:t>Skeletal muscle weakness in DMD patients makes the assessment and attribution of common signs and symptoms of heart failure difficult, as activity intolerance, respiratory symptoms, edema, &amp; poor appetite may be ascribed to other DMD processes. Given this, echocardiography and cardiac MRI (</w:t>
                      </w:r>
                      <w:proofErr w:type="spellStart"/>
                      <w:r w:rsidRPr="009E7D99">
                        <w:rPr>
                          <w:b w:val="0"/>
                          <w:bCs/>
                          <w:color w:val="6C6C6C"/>
                        </w:rPr>
                        <w:t>cMRI</w:t>
                      </w:r>
                      <w:proofErr w:type="spellEnd"/>
                      <w:r w:rsidRPr="009E7D99">
                        <w:rPr>
                          <w:b w:val="0"/>
                          <w:bCs/>
                          <w:color w:val="6C6C6C"/>
                        </w:rPr>
                        <w:t>) take on an added importance in helping define cardiac risk through the assessment of ventricular dilation, function, and myocardial fibrofatty replacement in patients with DMD. The 2021 Universal Definition and Classification of Heart Failure also has underscored the potential value of assessing natriuretic peptide elevation in that document’s proposed classification schema. This document is not meant to supersede the major heart guidelines, but rather to help harmonize clinical practice especially early in disease where there is significant</w:t>
                      </w:r>
                      <w:r w:rsidRPr="009E7D99">
                        <w:rPr>
                          <w:rFonts w:ascii="Times New Roman" w:hAnsi="Times New Roman" w:cs="Times New Roman"/>
                          <w:b w:val="0"/>
                          <w:bCs/>
                          <w:color w:val="6C6C6C"/>
                        </w:rPr>
                        <w:t xml:space="preserve"> </w:t>
                      </w:r>
                      <w:r w:rsidRPr="009E7D99">
                        <w:rPr>
                          <w:b w:val="0"/>
                          <w:bCs/>
                          <w:color w:val="6C6C6C"/>
                        </w:rPr>
                        <w:t>variability in practice. This document will also address the use of angiotensin receptor-</w:t>
                      </w:r>
                      <w:proofErr w:type="spellStart"/>
                      <w:r w:rsidRPr="009E7D99">
                        <w:rPr>
                          <w:b w:val="0"/>
                          <w:bCs/>
                          <w:color w:val="6C6C6C"/>
                        </w:rPr>
                        <w:t>neprilysin</w:t>
                      </w:r>
                      <w:proofErr w:type="spellEnd"/>
                      <w:r w:rsidRPr="009E7D99">
                        <w:rPr>
                          <w:b w:val="0"/>
                          <w:bCs/>
                          <w:color w:val="6C6C6C"/>
                        </w:rPr>
                        <w:t xml:space="preserve"> inhibitor (ARNI) and sodium-glucose costransporter-2 inhibitors (SGLT2i).</w:t>
                      </w:r>
                    </w:p>
                  </w:txbxContent>
                </v:textbox>
                <w10:wrap anchorx="margin" anchory="page"/>
              </v:shape>
            </w:pict>
          </mc:Fallback>
        </mc:AlternateContent>
      </w:r>
    </w:p>
    <w:p w14:paraId="016AED64" w14:textId="77777777" w:rsidR="00B857C5" w:rsidRPr="001B0BB4" w:rsidRDefault="00B857C5" w:rsidP="00421B63"/>
    <w:p w14:paraId="7E21B5EB" w14:textId="77777777" w:rsidR="00B857C5" w:rsidRPr="001B0BB4" w:rsidRDefault="00B857C5" w:rsidP="00421B63"/>
    <w:p w14:paraId="6E4CF919" w14:textId="77777777" w:rsidR="00B857C5" w:rsidRPr="001B0BB4" w:rsidRDefault="00B857C5" w:rsidP="00421B63"/>
    <w:p w14:paraId="19FD1BB6" w14:textId="77777777" w:rsidR="00B857C5" w:rsidRPr="001B0BB4" w:rsidRDefault="00B857C5" w:rsidP="00421B63"/>
    <w:p w14:paraId="1E1CD0B0" w14:textId="77777777" w:rsidR="00B857C5" w:rsidRPr="001B0BB4" w:rsidRDefault="00B857C5" w:rsidP="00421B63"/>
    <w:p w14:paraId="527EB2EC" w14:textId="77777777" w:rsidR="00B857C5" w:rsidRPr="001B0BB4" w:rsidRDefault="00B857C5" w:rsidP="00421B63"/>
    <w:p w14:paraId="61A2F068" w14:textId="77777777" w:rsidR="00F858A4" w:rsidRPr="001B0BB4" w:rsidRDefault="00F858A4" w:rsidP="00421B63"/>
    <w:p w14:paraId="3DA44A59" w14:textId="77777777" w:rsidR="00D20A15" w:rsidRPr="001B0BB4" w:rsidRDefault="00D20A15" w:rsidP="00421B63"/>
    <w:p w14:paraId="587F8721" w14:textId="77777777" w:rsidR="00D20A15" w:rsidRPr="001B0BB4" w:rsidRDefault="00D20A15" w:rsidP="00421B63"/>
    <w:p w14:paraId="75DFE1AA" w14:textId="77777777" w:rsidR="00423474" w:rsidRPr="001B0BB4" w:rsidRDefault="00423474" w:rsidP="00421B63"/>
    <w:p w14:paraId="7D91A977" w14:textId="77777777" w:rsidR="00423474" w:rsidRPr="001B0BB4" w:rsidRDefault="00423474" w:rsidP="00421B63"/>
    <w:p w14:paraId="06879C14" w14:textId="77777777" w:rsidR="009E7D99" w:rsidRDefault="009E7D99" w:rsidP="00421B63">
      <w:pPr>
        <w:rPr>
          <w:rStyle w:val="TitleChar"/>
        </w:rPr>
      </w:pPr>
    </w:p>
    <w:p w14:paraId="65A3DF91" w14:textId="77777777" w:rsidR="009E7D99" w:rsidRDefault="009E7D99" w:rsidP="00421B63">
      <w:pPr>
        <w:rPr>
          <w:rStyle w:val="TitleChar"/>
        </w:rPr>
      </w:pPr>
    </w:p>
    <w:p w14:paraId="42EDBC78" w14:textId="248D4588" w:rsidR="008D2C90" w:rsidRPr="001B0BB4" w:rsidRDefault="009E7D99" w:rsidP="00421B63">
      <w:r>
        <w:rPr>
          <w:rStyle w:val="TitleChar"/>
        </w:rPr>
        <w:br/>
      </w:r>
      <w:r w:rsidR="008D2C90" w:rsidRPr="001B0BB4">
        <w:rPr>
          <w:rStyle w:val="TitleChar"/>
        </w:rPr>
        <w:t>ACTION REVISED DATE</w:t>
      </w:r>
      <w:r w:rsidR="008D2C90" w:rsidRPr="001B0BB4">
        <w:t xml:space="preserve">: </w:t>
      </w:r>
      <w:r w:rsidR="00DE1A09">
        <w:rPr>
          <w:color w:val="6C6C6C"/>
        </w:rPr>
        <w:t>9</w:t>
      </w:r>
      <w:r w:rsidR="005428B6" w:rsidRPr="001B0BB4">
        <w:rPr>
          <w:color w:val="6C6C6C"/>
        </w:rPr>
        <w:t>/</w:t>
      </w:r>
      <w:r w:rsidR="00DE1A09">
        <w:rPr>
          <w:color w:val="6C6C6C"/>
        </w:rPr>
        <w:t>12/</w:t>
      </w:r>
      <w:r w:rsidR="005428B6" w:rsidRPr="001B0BB4">
        <w:rPr>
          <w:color w:val="6C6C6C"/>
        </w:rPr>
        <w:t>2022</w:t>
      </w:r>
    </w:p>
    <w:p w14:paraId="356416A5" w14:textId="77777777" w:rsidR="008D2C90" w:rsidRPr="001B0BB4" w:rsidRDefault="008D2C90" w:rsidP="00421B63"/>
    <w:p w14:paraId="5BC5839E" w14:textId="77777777" w:rsidR="007575DC" w:rsidRPr="001B0BB4" w:rsidRDefault="009B1CA4" w:rsidP="00421B63">
      <w:pPr>
        <w:pStyle w:val="Heading1"/>
      </w:pPr>
      <w:bookmarkStart w:id="2" w:name="_Toc103758895"/>
      <w:r w:rsidRPr="001B0BB4">
        <w:t>OBJECTIVES</w:t>
      </w:r>
      <w:bookmarkEnd w:id="2"/>
    </w:p>
    <w:p w14:paraId="69A892C2" w14:textId="294842F4" w:rsidR="00BF6F1C" w:rsidRPr="001B0BB4" w:rsidRDefault="00BF6F1C" w:rsidP="009E7D99">
      <w:pPr>
        <w:ind w:right="-1080"/>
      </w:pPr>
      <w:r w:rsidRPr="001B0BB4">
        <w:t xml:space="preserve">With limited data to guide patient care, significant phenotypic variability, and multiple treating </w:t>
      </w:r>
      <w:r w:rsidR="000444EB">
        <w:t>p</w:t>
      </w:r>
      <w:r w:rsidRPr="001B0BB4">
        <w:t>hysician teams, the medical management of these patients is difficult. The following document seeks to integrate the major recommendations with the Duchenne muscular dystrophy (DMD) Care Considerations, American Heart Association (AHA) Management of Cardiac Involvement Associated with Neuromuscular Diseases, and the 2022 AHA/American College of Cardiology (ACC)/Heart Failure Society of American (HFSA)</w:t>
      </w:r>
      <w:r w:rsidR="001B0BB4" w:rsidRPr="001F1077">
        <w:t xml:space="preserve"> </w:t>
      </w:r>
      <w:r w:rsidRPr="001B0BB4">
        <w:t>Guideline for the Management of Heart failure, along with the clinical practice of the many institutions involved in the care of these patients. The recommendations and guidance provided herein is meant to provide a set of pot</w:t>
      </w:r>
      <w:r w:rsidR="00862B4C">
        <w:t>ential best practices and tools</w:t>
      </w:r>
      <w:r w:rsidRPr="001B0BB4">
        <w:t xml:space="preserve"> that should not supersede the clinical judgement of the treating team. Suggested doses, titration, monitoring, order of medication initiation and titration,</w:t>
      </w:r>
      <w:r w:rsidR="00CF0C27" w:rsidRPr="001B0BB4">
        <w:t xml:space="preserve"> </w:t>
      </w:r>
      <w:r w:rsidRPr="001B0BB4">
        <w:t>and laboratory/vital parameters requiring dose reduction or maintenance should continue to be fully determined by the treating team according to standard practice and clinical judgement.</w:t>
      </w:r>
    </w:p>
    <w:p w14:paraId="58870F29" w14:textId="505D7315" w:rsidR="00BF6F1C" w:rsidRPr="001B0BB4" w:rsidRDefault="00BF6F1C" w:rsidP="00421B63"/>
    <w:p w14:paraId="2C14C8A4" w14:textId="167D4762" w:rsidR="00BF6F1C" w:rsidRPr="001B0BB4" w:rsidRDefault="00BF6F1C" w:rsidP="00421B63">
      <w:pPr>
        <w:pStyle w:val="Heading1"/>
      </w:pPr>
      <w:r w:rsidRPr="001B0BB4">
        <w:t>PROGRESSION OF MEDICAL THERAPIES</w:t>
      </w:r>
    </w:p>
    <w:p w14:paraId="5F282F6D" w14:textId="543D4276" w:rsidR="00421B63" w:rsidRDefault="00421B63" w:rsidP="009E7D99">
      <w:pPr>
        <w:ind w:right="-900"/>
      </w:pPr>
      <w:r w:rsidRPr="001B0BB4">
        <w:t>The following is a recommended progression of medical therapies, directed to defined therapeutic targets based on the degree of cardiac dysfunction</w:t>
      </w:r>
      <w:r w:rsidR="00862B4C">
        <w:t xml:space="preserve"> or presence of fibrosis</w:t>
      </w:r>
      <w:r w:rsidR="007427A0">
        <w:t xml:space="preserve"> (Table 1)</w:t>
      </w:r>
      <w:r w:rsidRPr="001B0BB4">
        <w:t>.</w:t>
      </w:r>
      <w:r w:rsidR="00DF61DF">
        <w:t xml:space="preserve"> Specific recommendations and considerations for each drug class follow.</w:t>
      </w:r>
    </w:p>
    <w:p w14:paraId="167D0E66" w14:textId="77777777" w:rsidR="00707B18" w:rsidRPr="001B0BB4" w:rsidRDefault="00707B18" w:rsidP="00421B63"/>
    <w:tbl>
      <w:tblPr>
        <w:tblStyle w:val="TableGrid"/>
        <w:tblW w:w="9395" w:type="dxa"/>
        <w:tblInd w:w="0" w:type="dxa"/>
        <w:tblLook w:val="04A0" w:firstRow="1" w:lastRow="0" w:firstColumn="1" w:lastColumn="0" w:noHBand="0" w:noVBand="1"/>
      </w:tblPr>
      <w:tblGrid>
        <w:gridCol w:w="1764"/>
        <w:gridCol w:w="2180"/>
        <w:gridCol w:w="2453"/>
        <w:gridCol w:w="2998"/>
      </w:tblGrid>
      <w:tr w:rsidR="007427A0" w:rsidRPr="001B0BB4" w14:paraId="46350B8B" w14:textId="77777777" w:rsidTr="00BE2872">
        <w:trPr>
          <w:trHeight w:val="579"/>
        </w:trPr>
        <w:tc>
          <w:tcPr>
            <w:tcW w:w="9395" w:type="dxa"/>
            <w:gridSpan w:val="4"/>
            <w:vAlign w:val="center"/>
          </w:tcPr>
          <w:p w14:paraId="2D14EE45" w14:textId="768AABB9" w:rsidR="007427A0" w:rsidRDefault="007427A0" w:rsidP="00D41A87">
            <w:pPr>
              <w:rPr>
                <w:bCs/>
              </w:rPr>
            </w:pPr>
            <w:r>
              <w:rPr>
                <w:b/>
                <w:bCs/>
              </w:rPr>
              <w:t>Table 1</w:t>
            </w:r>
            <w:r w:rsidR="00DF61DF">
              <w:rPr>
                <w:b/>
                <w:bCs/>
              </w:rPr>
              <w:t xml:space="preserve">. </w:t>
            </w:r>
            <w:r w:rsidR="008A3652" w:rsidRPr="000D5904">
              <w:rPr>
                <w:bCs/>
              </w:rPr>
              <w:t>Commonly used drug classes in Duchenne muscular dystrophy (DMD) cardiomyopathy and proposed therapeutic targets based on the degree of systolic dysfunction.</w:t>
            </w:r>
          </w:p>
          <w:p w14:paraId="483F9B93" w14:textId="72B2BE10" w:rsidR="000444EB" w:rsidRDefault="00960701" w:rsidP="00D41A87">
            <w:pPr>
              <w:rPr>
                <w:bCs/>
              </w:rPr>
            </w:pPr>
            <w:proofErr w:type="spellStart"/>
            <w:r>
              <w:rPr>
                <w:bCs/>
              </w:rPr>
              <w:t>ACEi</w:t>
            </w:r>
            <w:proofErr w:type="spellEnd"/>
            <w:r>
              <w:rPr>
                <w:bCs/>
              </w:rPr>
              <w:t>,</w:t>
            </w:r>
            <w:r w:rsidR="000444EB">
              <w:rPr>
                <w:bCs/>
              </w:rPr>
              <w:t xml:space="preserve"> a</w:t>
            </w:r>
            <w:r w:rsidR="000444EB" w:rsidRPr="000444EB">
              <w:rPr>
                <w:bCs/>
              </w:rPr>
              <w:t>ngiotensin-converting enzyme</w:t>
            </w:r>
            <w:r w:rsidR="000444EB">
              <w:rPr>
                <w:bCs/>
              </w:rPr>
              <w:t xml:space="preserve"> inhibitor</w:t>
            </w:r>
            <w:r>
              <w:rPr>
                <w:bCs/>
              </w:rPr>
              <w:t xml:space="preserve">; </w:t>
            </w:r>
            <w:r w:rsidR="000444EB">
              <w:rPr>
                <w:bCs/>
              </w:rPr>
              <w:t>ARB</w:t>
            </w:r>
            <w:r>
              <w:rPr>
                <w:bCs/>
              </w:rPr>
              <w:t xml:space="preserve">, </w:t>
            </w:r>
            <w:r w:rsidR="000444EB">
              <w:rPr>
                <w:bCs/>
              </w:rPr>
              <w:t>angiotensin receptor blocker</w:t>
            </w:r>
            <w:r>
              <w:rPr>
                <w:bCs/>
              </w:rPr>
              <w:t xml:space="preserve">; </w:t>
            </w:r>
            <w:r w:rsidR="000444EB">
              <w:rPr>
                <w:bCs/>
              </w:rPr>
              <w:t>MRA</w:t>
            </w:r>
            <w:r>
              <w:rPr>
                <w:bCs/>
              </w:rPr>
              <w:t xml:space="preserve">, </w:t>
            </w:r>
            <w:r w:rsidR="000444EB">
              <w:rPr>
                <w:bCs/>
              </w:rPr>
              <w:t>mineralocorticoid receptor antagonist</w:t>
            </w:r>
            <w:r>
              <w:rPr>
                <w:bCs/>
              </w:rPr>
              <w:t xml:space="preserve">; </w:t>
            </w:r>
            <w:r w:rsidR="000444EB">
              <w:rPr>
                <w:bCs/>
              </w:rPr>
              <w:t>ARNI</w:t>
            </w:r>
            <w:r>
              <w:rPr>
                <w:bCs/>
              </w:rPr>
              <w:t xml:space="preserve">, </w:t>
            </w:r>
            <w:r w:rsidR="000444EB" w:rsidRPr="000444EB">
              <w:rPr>
                <w:bCs/>
              </w:rPr>
              <w:t>angiotensin receptor-</w:t>
            </w:r>
            <w:proofErr w:type="spellStart"/>
            <w:r w:rsidR="000444EB" w:rsidRPr="000444EB">
              <w:rPr>
                <w:bCs/>
              </w:rPr>
              <w:t>neprilysin</w:t>
            </w:r>
            <w:proofErr w:type="spellEnd"/>
            <w:r w:rsidR="000444EB" w:rsidRPr="000444EB">
              <w:rPr>
                <w:bCs/>
              </w:rPr>
              <w:t xml:space="preserve"> inhibitor</w:t>
            </w:r>
            <w:r>
              <w:rPr>
                <w:bCs/>
              </w:rPr>
              <w:t xml:space="preserve">; SGLT2i, </w:t>
            </w:r>
            <w:r w:rsidR="000444EB" w:rsidRPr="000444EB">
              <w:rPr>
                <w:bCs/>
              </w:rPr>
              <w:t>sodium-glucose costransporter-2 inhibitor</w:t>
            </w:r>
          </w:p>
          <w:p w14:paraId="74CBB6E9" w14:textId="19828B53" w:rsidR="000444EB" w:rsidRPr="001B0BB4" w:rsidRDefault="000444EB" w:rsidP="000444EB">
            <w:pPr>
              <w:rPr>
                <w:b/>
                <w:bCs/>
              </w:rPr>
            </w:pPr>
            <w:r>
              <w:rPr>
                <w:bCs/>
              </w:rPr>
              <w:t>* Indications for initiation of MRA therapy include both systolic dysfunction and evidence of cardiac fibrosis (see relevant section for specifics)</w:t>
            </w:r>
          </w:p>
        </w:tc>
      </w:tr>
      <w:tr w:rsidR="004B11DB" w:rsidRPr="001B0BB4" w14:paraId="3292F1AF" w14:textId="77777777" w:rsidTr="00421B63">
        <w:trPr>
          <w:trHeight w:val="579"/>
        </w:trPr>
        <w:tc>
          <w:tcPr>
            <w:tcW w:w="1764" w:type="dxa"/>
            <w:vAlign w:val="center"/>
          </w:tcPr>
          <w:p w14:paraId="6EC1EF3A" w14:textId="77777777" w:rsidR="00CF0C27" w:rsidRPr="001B0BB4" w:rsidRDefault="00CF0C27" w:rsidP="00421B63">
            <w:pPr>
              <w:jc w:val="center"/>
              <w:rPr>
                <w:b/>
                <w:bCs/>
              </w:rPr>
            </w:pPr>
          </w:p>
        </w:tc>
        <w:tc>
          <w:tcPr>
            <w:tcW w:w="2180" w:type="dxa"/>
            <w:vAlign w:val="center"/>
          </w:tcPr>
          <w:p w14:paraId="21036FE5" w14:textId="5E8D385D" w:rsidR="00CF0C27" w:rsidRPr="001B0BB4" w:rsidRDefault="00CF0C27" w:rsidP="00421B63">
            <w:pPr>
              <w:jc w:val="center"/>
              <w:rPr>
                <w:b/>
                <w:bCs/>
              </w:rPr>
            </w:pPr>
            <w:r w:rsidRPr="001B0BB4">
              <w:rPr>
                <w:b/>
                <w:bCs/>
              </w:rPr>
              <w:t>Prophylactic</w:t>
            </w:r>
          </w:p>
        </w:tc>
        <w:tc>
          <w:tcPr>
            <w:tcW w:w="2453" w:type="dxa"/>
            <w:vAlign w:val="center"/>
          </w:tcPr>
          <w:p w14:paraId="7DF72396" w14:textId="77777777" w:rsidR="00DF61DF" w:rsidRDefault="00CF0C27" w:rsidP="00421B63">
            <w:pPr>
              <w:jc w:val="center"/>
              <w:rPr>
                <w:b/>
                <w:bCs/>
              </w:rPr>
            </w:pPr>
            <w:r w:rsidRPr="001B0BB4">
              <w:rPr>
                <w:b/>
                <w:bCs/>
              </w:rPr>
              <w:t xml:space="preserve">Mildly reduced EF </w:t>
            </w:r>
          </w:p>
          <w:p w14:paraId="1BE8665B" w14:textId="0D1D2808" w:rsidR="00CF0C27" w:rsidRPr="001B0BB4" w:rsidRDefault="00CF0C27" w:rsidP="00421B63">
            <w:pPr>
              <w:jc w:val="center"/>
              <w:rPr>
                <w:b/>
                <w:bCs/>
              </w:rPr>
            </w:pPr>
            <w:r w:rsidRPr="001B0BB4">
              <w:rPr>
                <w:b/>
                <w:bCs/>
              </w:rPr>
              <w:t>(41-54%)</w:t>
            </w:r>
          </w:p>
        </w:tc>
        <w:tc>
          <w:tcPr>
            <w:tcW w:w="2998" w:type="dxa"/>
            <w:vAlign w:val="center"/>
          </w:tcPr>
          <w:p w14:paraId="3DAB7372" w14:textId="0FEF9869" w:rsidR="00CF0C27" w:rsidRPr="001B0BB4" w:rsidRDefault="00CF0C27" w:rsidP="00421B63">
            <w:pPr>
              <w:jc w:val="center"/>
              <w:rPr>
                <w:b/>
                <w:bCs/>
              </w:rPr>
            </w:pPr>
            <w:r w:rsidRPr="001B0BB4">
              <w:rPr>
                <w:b/>
                <w:bCs/>
              </w:rPr>
              <w:t>Reduced EF (31-40%)</w:t>
            </w:r>
          </w:p>
        </w:tc>
      </w:tr>
      <w:tr w:rsidR="004B11DB" w:rsidRPr="001B0BB4" w14:paraId="4E80385A" w14:textId="77777777" w:rsidTr="00421B63">
        <w:trPr>
          <w:trHeight w:val="596"/>
        </w:trPr>
        <w:tc>
          <w:tcPr>
            <w:tcW w:w="1764" w:type="dxa"/>
            <w:vAlign w:val="center"/>
          </w:tcPr>
          <w:p w14:paraId="4A4E92A0" w14:textId="12497C04" w:rsidR="00CF0C27" w:rsidRPr="001B0BB4" w:rsidRDefault="00CF0C27" w:rsidP="00421B63">
            <w:pPr>
              <w:jc w:val="center"/>
              <w:rPr>
                <w:b/>
                <w:bCs/>
              </w:rPr>
            </w:pPr>
            <w:r w:rsidRPr="001B0BB4">
              <w:rPr>
                <w:b/>
                <w:bCs/>
              </w:rPr>
              <w:t>ACEi/ARB</w:t>
            </w:r>
          </w:p>
        </w:tc>
        <w:tc>
          <w:tcPr>
            <w:tcW w:w="2180" w:type="dxa"/>
            <w:vAlign w:val="center"/>
          </w:tcPr>
          <w:p w14:paraId="435BEBFA" w14:textId="0D3F3925" w:rsidR="00CF0C27" w:rsidRPr="001B0BB4" w:rsidRDefault="00CF0C27" w:rsidP="00421B63">
            <w:pPr>
              <w:jc w:val="center"/>
            </w:pPr>
            <w:r w:rsidRPr="001B0BB4">
              <w:t>Prophylactic target</w:t>
            </w:r>
          </w:p>
        </w:tc>
        <w:tc>
          <w:tcPr>
            <w:tcW w:w="2453" w:type="dxa"/>
            <w:vAlign w:val="center"/>
          </w:tcPr>
          <w:p w14:paraId="3878A638" w14:textId="5D9702EC" w:rsidR="00CF0C27" w:rsidRPr="001B0BB4" w:rsidRDefault="00CF0C27" w:rsidP="00421B63">
            <w:pPr>
              <w:jc w:val="center"/>
            </w:pPr>
            <w:proofErr w:type="spellStart"/>
            <w:r w:rsidRPr="001B0BB4">
              <w:t>HFrEF</w:t>
            </w:r>
            <w:proofErr w:type="spellEnd"/>
            <w:r w:rsidRPr="001B0BB4">
              <w:t xml:space="preserve"> target</w:t>
            </w:r>
          </w:p>
        </w:tc>
        <w:tc>
          <w:tcPr>
            <w:tcW w:w="2998" w:type="dxa"/>
            <w:vAlign w:val="center"/>
          </w:tcPr>
          <w:p w14:paraId="078D885D" w14:textId="3163420F" w:rsidR="00CF0C27" w:rsidRPr="001B0BB4" w:rsidRDefault="00CF0C27" w:rsidP="00421B63">
            <w:pPr>
              <w:jc w:val="center"/>
            </w:pPr>
            <w:proofErr w:type="spellStart"/>
            <w:r w:rsidRPr="001B0BB4">
              <w:t>HFrEF</w:t>
            </w:r>
            <w:proofErr w:type="spellEnd"/>
            <w:r w:rsidRPr="001B0BB4">
              <w:t xml:space="preserve"> target</w:t>
            </w:r>
          </w:p>
        </w:tc>
      </w:tr>
      <w:tr w:rsidR="004B11DB" w:rsidRPr="001B0BB4" w14:paraId="1D733830" w14:textId="77777777" w:rsidTr="00421B63">
        <w:trPr>
          <w:trHeight w:val="579"/>
        </w:trPr>
        <w:tc>
          <w:tcPr>
            <w:tcW w:w="1764" w:type="dxa"/>
            <w:vAlign w:val="center"/>
          </w:tcPr>
          <w:p w14:paraId="27FEB62E" w14:textId="5DB2E4CC" w:rsidR="00CF0C27" w:rsidRPr="001B0BB4" w:rsidRDefault="00CF0C27" w:rsidP="00421B63">
            <w:pPr>
              <w:jc w:val="center"/>
              <w:rPr>
                <w:b/>
                <w:bCs/>
              </w:rPr>
            </w:pPr>
            <w:r w:rsidRPr="001B0BB4">
              <w:rPr>
                <w:b/>
                <w:bCs/>
              </w:rPr>
              <w:lastRenderedPageBreak/>
              <w:t>MRA</w:t>
            </w:r>
            <w:r w:rsidR="000444EB">
              <w:rPr>
                <w:b/>
                <w:bCs/>
              </w:rPr>
              <w:t>*</w:t>
            </w:r>
          </w:p>
        </w:tc>
        <w:tc>
          <w:tcPr>
            <w:tcW w:w="2180" w:type="dxa"/>
            <w:vAlign w:val="center"/>
          </w:tcPr>
          <w:p w14:paraId="719FC23F" w14:textId="17A42240" w:rsidR="00CF0C27" w:rsidRPr="001B0BB4" w:rsidRDefault="00CF0C27" w:rsidP="00421B63">
            <w:pPr>
              <w:jc w:val="center"/>
            </w:pPr>
            <w:r w:rsidRPr="001B0BB4">
              <w:t>Prophylactic target</w:t>
            </w:r>
          </w:p>
        </w:tc>
        <w:tc>
          <w:tcPr>
            <w:tcW w:w="2453" w:type="dxa"/>
            <w:vAlign w:val="center"/>
          </w:tcPr>
          <w:p w14:paraId="18EBEC4A" w14:textId="3300499E" w:rsidR="00CF0C27" w:rsidRPr="001B0BB4" w:rsidRDefault="00CF0C27" w:rsidP="00421B63">
            <w:pPr>
              <w:jc w:val="center"/>
            </w:pPr>
            <w:proofErr w:type="spellStart"/>
            <w:r w:rsidRPr="001B0BB4">
              <w:t>HFrEF</w:t>
            </w:r>
            <w:proofErr w:type="spellEnd"/>
            <w:r w:rsidRPr="001B0BB4">
              <w:t xml:space="preserve"> target</w:t>
            </w:r>
            <w:r w:rsidR="000444EB">
              <w:t>*</w:t>
            </w:r>
          </w:p>
        </w:tc>
        <w:tc>
          <w:tcPr>
            <w:tcW w:w="2998" w:type="dxa"/>
            <w:vAlign w:val="center"/>
          </w:tcPr>
          <w:p w14:paraId="2DD4A109" w14:textId="47EA0EDE" w:rsidR="00CF0C27" w:rsidRPr="001B0BB4" w:rsidRDefault="00CF0C27" w:rsidP="00421B63">
            <w:pPr>
              <w:jc w:val="center"/>
            </w:pPr>
            <w:proofErr w:type="spellStart"/>
            <w:r w:rsidRPr="001B0BB4">
              <w:t>HFrEF</w:t>
            </w:r>
            <w:proofErr w:type="spellEnd"/>
            <w:r w:rsidRPr="001B0BB4">
              <w:t xml:space="preserve"> target</w:t>
            </w:r>
          </w:p>
        </w:tc>
      </w:tr>
      <w:tr w:rsidR="004B11DB" w:rsidRPr="001B0BB4" w14:paraId="4D3C744F" w14:textId="77777777" w:rsidTr="00421B63">
        <w:trPr>
          <w:trHeight w:val="298"/>
        </w:trPr>
        <w:tc>
          <w:tcPr>
            <w:tcW w:w="1764" w:type="dxa"/>
            <w:vAlign w:val="center"/>
          </w:tcPr>
          <w:p w14:paraId="683F4394" w14:textId="5830D324" w:rsidR="00CF0C27" w:rsidRPr="001B0BB4" w:rsidRDefault="00CF0C27" w:rsidP="00421B63">
            <w:pPr>
              <w:jc w:val="center"/>
              <w:rPr>
                <w:b/>
                <w:bCs/>
              </w:rPr>
            </w:pPr>
            <w:r w:rsidRPr="001B0BB4">
              <w:rPr>
                <w:b/>
                <w:bCs/>
              </w:rPr>
              <w:t>BB</w:t>
            </w:r>
          </w:p>
        </w:tc>
        <w:tc>
          <w:tcPr>
            <w:tcW w:w="2180" w:type="dxa"/>
            <w:vAlign w:val="center"/>
          </w:tcPr>
          <w:p w14:paraId="5E10832B" w14:textId="24B40752" w:rsidR="00CF0C27" w:rsidRPr="001B0BB4" w:rsidRDefault="00CF0C27" w:rsidP="00421B63">
            <w:pPr>
              <w:jc w:val="center"/>
            </w:pPr>
            <w:r w:rsidRPr="001B0BB4">
              <w:t>--</w:t>
            </w:r>
          </w:p>
        </w:tc>
        <w:tc>
          <w:tcPr>
            <w:tcW w:w="2453" w:type="dxa"/>
            <w:vAlign w:val="center"/>
          </w:tcPr>
          <w:p w14:paraId="3A84F2DF" w14:textId="0C262059" w:rsidR="00CF0C27" w:rsidRPr="001B0BB4" w:rsidRDefault="00CF0C27" w:rsidP="00421B63">
            <w:pPr>
              <w:jc w:val="center"/>
            </w:pPr>
            <w:r w:rsidRPr="001B0BB4">
              <w:t>--</w:t>
            </w:r>
          </w:p>
        </w:tc>
        <w:tc>
          <w:tcPr>
            <w:tcW w:w="2998" w:type="dxa"/>
            <w:vAlign w:val="center"/>
          </w:tcPr>
          <w:p w14:paraId="19661E38" w14:textId="4DA5C6F8" w:rsidR="00CF0C27" w:rsidRPr="001B0BB4" w:rsidRDefault="00CF0C27" w:rsidP="00421B63">
            <w:pPr>
              <w:jc w:val="center"/>
            </w:pPr>
            <w:proofErr w:type="spellStart"/>
            <w:r w:rsidRPr="001B0BB4">
              <w:t>HFrEF</w:t>
            </w:r>
            <w:proofErr w:type="spellEnd"/>
            <w:r w:rsidRPr="001B0BB4">
              <w:t xml:space="preserve"> target</w:t>
            </w:r>
          </w:p>
        </w:tc>
      </w:tr>
      <w:tr w:rsidR="004B11DB" w:rsidRPr="001B0BB4" w14:paraId="64BD9134" w14:textId="77777777" w:rsidTr="00421B63">
        <w:trPr>
          <w:trHeight w:val="579"/>
        </w:trPr>
        <w:tc>
          <w:tcPr>
            <w:tcW w:w="1764" w:type="dxa"/>
            <w:vAlign w:val="center"/>
          </w:tcPr>
          <w:p w14:paraId="2346E8EC" w14:textId="087A81C9" w:rsidR="00CF0C27" w:rsidRPr="001B0BB4" w:rsidRDefault="00CF0C27" w:rsidP="00421B63">
            <w:pPr>
              <w:jc w:val="center"/>
              <w:rPr>
                <w:b/>
                <w:bCs/>
              </w:rPr>
            </w:pPr>
            <w:r w:rsidRPr="001B0BB4">
              <w:rPr>
                <w:b/>
                <w:bCs/>
              </w:rPr>
              <w:t>ARNI</w:t>
            </w:r>
          </w:p>
        </w:tc>
        <w:tc>
          <w:tcPr>
            <w:tcW w:w="2180" w:type="dxa"/>
            <w:vAlign w:val="center"/>
          </w:tcPr>
          <w:p w14:paraId="726260A0" w14:textId="1F3A07FA" w:rsidR="00CF0C27" w:rsidRPr="001B0BB4" w:rsidRDefault="00CF0C27" w:rsidP="00421B63">
            <w:pPr>
              <w:jc w:val="center"/>
            </w:pPr>
            <w:r w:rsidRPr="001B0BB4">
              <w:t>--</w:t>
            </w:r>
          </w:p>
        </w:tc>
        <w:tc>
          <w:tcPr>
            <w:tcW w:w="2453" w:type="dxa"/>
            <w:vAlign w:val="center"/>
          </w:tcPr>
          <w:p w14:paraId="4321D17C" w14:textId="6094B237" w:rsidR="00CF0C27" w:rsidRPr="001B0BB4" w:rsidRDefault="00CF0C27" w:rsidP="00421B63">
            <w:pPr>
              <w:jc w:val="center"/>
            </w:pPr>
            <w:r w:rsidRPr="001B0BB4">
              <w:t>--</w:t>
            </w:r>
          </w:p>
        </w:tc>
        <w:tc>
          <w:tcPr>
            <w:tcW w:w="2998" w:type="dxa"/>
            <w:vAlign w:val="center"/>
          </w:tcPr>
          <w:p w14:paraId="036E6987" w14:textId="478D208C" w:rsidR="00CF0C27" w:rsidRPr="001B0BB4" w:rsidRDefault="00CF0C27" w:rsidP="00421B63">
            <w:pPr>
              <w:jc w:val="center"/>
            </w:pPr>
            <w:r w:rsidRPr="001B0BB4">
              <w:t>Consider transition from ACEi/ARB</w:t>
            </w:r>
          </w:p>
        </w:tc>
      </w:tr>
      <w:tr w:rsidR="004B11DB" w:rsidRPr="001B0BB4" w14:paraId="74F07563" w14:textId="77777777" w:rsidTr="00421B63">
        <w:trPr>
          <w:trHeight w:val="298"/>
        </w:trPr>
        <w:tc>
          <w:tcPr>
            <w:tcW w:w="1764" w:type="dxa"/>
            <w:vAlign w:val="center"/>
          </w:tcPr>
          <w:p w14:paraId="577863F0" w14:textId="3C0C2641" w:rsidR="00CF0C27" w:rsidRPr="001B0BB4" w:rsidRDefault="00CF0C27" w:rsidP="00421B63">
            <w:pPr>
              <w:jc w:val="center"/>
              <w:rPr>
                <w:b/>
                <w:bCs/>
              </w:rPr>
            </w:pPr>
            <w:r w:rsidRPr="001B0BB4">
              <w:rPr>
                <w:b/>
                <w:bCs/>
              </w:rPr>
              <w:t>SGLT2i</w:t>
            </w:r>
          </w:p>
        </w:tc>
        <w:tc>
          <w:tcPr>
            <w:tcW w:w="2180" w:type="dxa"/>
            <w:vAlign w:val="center"/>
          </w:tcPr>
          <w:p w14:paraId="409EC52E" w14:textId="05A95ADE" w:rsidR="00CF0C27" w:rsidRPr="001B0BB4" w:rsidRDefault="00CF0C27" w:rsidP="00421B63">
            <w:pPr>
              <w:jc w:val="center"/>
            </w:pPr>
            <w:r w:rsidRPr="001B0BB4">
              <w:t>--</w:t>
            </w:r>
          </w:p>
        </w:tc>
        <w:tc>
          <w:tcPr>
            <w:tcW w:w="2453" w:type="dxa"/>
            <w:vAlign w:val="center"/>
          </w:tcPr>
          <w:p w14:paraId="25FF4B22" w14:textId="021C60CE" w:rsidR="00CF0C27" w:rsidRPr="001B0BB4" w:rsidRDefault="00CF0C27" w:rsidP="00421B63">
            <w:pPr>
              <w:jc w:val="center"/>
            </w:pPr>
            <w:r w:rsidRPr="001B0BB4">
              <w:t>--</w:t>
            </w:r>
          </w:p>
        </w:tc>
        <w:tc>
          <w:tcPr>
            <w:tcW w:w="2998" w:type="dxa"/>
            <w:vAlign w:val="center"/>
          </w:tcPr>
          <w:p w14:paraId="4DF20D86" w14:textId="372D8B9C" w:rsidR="00CF0C27" w:rsidRPr="001B0BB4" w:rsidRDefault="00CF0C27" w:rsidP="00421B63">
            <w:pPr>
              <w:jc w:val="center"/>
            </w:pPr>
            <w:r w:rsidRPr="001B0BB4">
              <w:t>Consider addition</w:t>
            </w:r>
          </w:p>
        </w:tc>
      </w:tr>
    </w:tbl>
    <w:p w14:paraId="57BE3CC9" w14:textId="77777777" w:rsidR="0042720D" w:rsidRPr="001B0BB4" w:rsidRDefault="0042720D" w:rsidP="00421B63">
      <w:r w:rsidRPr="001B0BB4">
        <w:br w:type="page"/>
      </w:r>
    </w:p>
    <w:p w14:paraId="54C37CD8" w14:textId="75BED322" w:rsidR="004A549E" w:rsidRPr="001B0BB4" w:rsidRDefault="004A549E" w:rsidP="00421B63">
      <w:pPr>
        <w:pStyle w:val="Heading1"/>
      </w:pPr>
      <w:bookmarkStart w:id="3" w:name="_Toc103758896"/>
      <w:r w:rsidRPr="001B0BB4">
        <w:lastRenderedPageBreak/>
        <w:t>ACE INHIBITORS (ACEI) and ANGIOTENSIN RECEPTOR BLOCKERS (ARB)</w:t>
      </w:r>
      <w:bookmarkEnd w:id="3"/>
    </w:p>
    <w:p w14:paraId="6A995FE2" w14:textId="77777777" w:rsidR="000F3D1D" w:rsidRPr="001B0BB4" w:rsidRDefault="000F3D1D" w:rsidP="00421B63"/>
    <w:p w14:paraId="190043C9" w14:textId="77777777" w:rsidR="004A549E" w:rsidRPr="001B0BB4" w:rsidRDefault="004A549E" w:rsidP="00421B63">
      <w:r w:rsidRPr="001B0BB4">
        <w:t>Indication for Initiation of Therapy</w:t>
      </w:r>
    </w:p>
    <w:p w14:paraId="3A3531F6" w14:textId="77777777" w:rsidR="000F3D1D" w:rsidRPr="001B0BB4" w:rsidRDefault="000F3D1D" w:rsidP="00421B63"/>
    <w:p w14:paraId="25CA9032" w14:textId="6D8F2259" w:rsidR="004A549E" w:rsidRPr="001B0BB4" w:rsidRDefault="004A549E" w:rsidP="00421B63">
      <w:pPr>
        <w:pStyle w:val="ListParagraph"/>
        <w:numPr>
          <w:ilvl w:val="0"/>
          <w:numId w:val="28"/>
        </w:numPr>
      </w:pPr>
      <w:r w:rsidRPr="001B0BB4">
        <w:t xml:space="preserve">ACE-inhibitor therapy is considered first line therapy for patients with DMD.  Existing guidelines/scientific statements recommend initiation of therapy at 10 years of age or at least consideration of initiating therapy </w:t>
      </w:r>
      <w:r w:rsidR="00421B63" w:rsidRPr="001B0BB4">
        <w:t>by</w:t>
      </w:r>
      <w:r w:rsidRPr="001B0BB4">
        <w:t xml:space="preserve"> age 10</w:t>
      </w:r>
      <w:r w:rsidR="00421B63" w:rsidRPr="001B0BB4">
        <w:t xml:space="preserve"> in the absence of systolic dysfunction</w:t>
      </w:r>
      <w:r w:rsidRPr="001B0BB4">
        <w:t>.</w:t>
      </w:r>
      <w:r w:rsidRPr="001B0BB4">
        <w:fldChar w:fldCharType="begin">
          <w:fldData xml:space="preserve">PEVuZE5vdGU+PENpdGU+PEF1dGhvcj5CaXJua3JhbnQ8L0F1dGhvcj48WWVhcj4yMDE4PC9ZZWFy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5lMjAwLWUyMzE8L3BhZ2VzPjx2b2x1bWU+MTM2PC92b2x1bWU+PG51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</w:fldData>
        </w:fldChar>
      </w:r>
      <w:r w:rsidR="0067348A">
        <w:instrText xml:space="preserve"> ADDIN EN.CITE </w:instrText>
      </w:r>
      <w:r w:rsidR="0067348A">
        <w:fldChar w:fldCharType="begin">
          <w:fldData xml:space="preserve">PEVuZE5vdGU+PENpdGU+PEF1dGhvcj5CaXJua3JhbnQ8L0F1dGhvcj48WWVhcj4yMDE4PC9ZZWFy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5lMjAwLWUyMzE8L3BhZ2VzPjx2b2x1bWU+MTM2PC92b2x1bWU+PG51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</w:fldData>
        </w:fldChar>
      </w:r>
      <w:r w:rsidR="0067348A">
        <w:instrText xml:space="preserve"> ADDIN EN.CITE.DATA </w:instrText>
      </w:r>
      <w:r w:rsidR="0067348A">
        <w:fldChar w:fldCharType="end"/>
      </w:r>
      <w:r w:rsidRPr="001B0BB4">
        <w:fldChar w:fldCharType="separate"/>
      </w:r>
      <w:r w:rsidRPr="001B0BB4">
        <w:rPr>
          <w:noProof/>
          <w:vertAlign w:val="superscript"/>
        </w:rPr>
        <w:t>1, 2</w:t>
      </w:r>
      <w:r w:rsidRPr="001B0BB4">
        <w:fldChar w:fldCharType="end"/>
      </w:r>
      <w:r w:rsidRPr="001B0BB4">
        <w:t xml:space="preserve"> The major care guidelines </w:t>
      </w:r>
      <w:r w:rsidR="001B0BB4" w:rsidRPr="001B0BB4">
        <w:t xml:space="preserve">are </w:t>
      </w:r>
      <w:r w:rsidR="00421B63" w:rsidRPr="001B0BB4">
        <w:t xml:space="preserve">consistent with the recommendation of the </w:t>
      </w:r>
      <w:r w:rsidRPr="001B0BB4">
        <w:t xml:space="preserve">initiation of therapy at the onset of systolic dysfunction. </w:t>
      </w:r>
    </w:p>
    <w:p w14:paraId="1CC71B62" w14:textId="77777777" w:rsidR="00421B63" w:rsidRPr="001B0BB4" w:rsidRDefault="00421B63" w:rsidP="00421B63">
      <w:pPr>
        <w:pStyle w:val="ListParagraph"/>
      </w:pPr>
    </w:p>
    <w:p w14:paraId="670AA23B" w14:textId="22148F86" w:rsidR="004A549E" w:rsidRPr="00D41A87" w:rsidRDefault="004A549E" w:rsidP="00421B63">
      <w:pPr>
        <w:pStyle w:val="EndNoteBibliography"/>
        <w:numPr>
          <w:ilvl w:val="0"/>
          <w:numId w:val="28"/>
        </w:numPr>
        <w:rPr>
          <w:rFonts w:ascii="Arial" w:hAnsi="Arial" w:cs="Arial"/>
          <w:sz w:val="20"/>
          <w:szCs w:val="20"/>
        </w:rPr>
      </w:pPr>
      <w:r w:rsidRPr="00D41A87">
        <w:rPr>
          <w:rFonts w:ascii="Arial" w:hAnsi="Arial" w:cs="Arial"/>
          <w:sz w:val="20"/>
          <w:szCs w:val="20"/>
        </w:rPr>
        <w:t xml:space="preserve">Since the publication of Care Considerations and Management of Cardiac Involvement Associated with Neuromuscular Diseases, data has emerged suggesting initiation of therapy in patients with normal function </w:t>
      </w:r>
      <w:r w:rsidR="00AC0392" w:rsidRPr="00D41A87">
        <w:rPr>
          <w:rFonts w:ascii="Arial" w:hAnsi="Arial" w:cs="Arial"/>
          <w:sz w:val="20"/>
          <w:szCs w:val="20"/>
        </w:rPr>
        <w:t xml:space="preserve">with presence of </w:t>
      </w:r>
      <w:r w:rsidRPr="00D41A87">
        <w:rPr>
          <w:rFonts w:ascii="Arial" w:hAnsi="Arial" w:cs="Arial"/>
          <w:sz w:val="20"/>
          <w:szCs w:val="20"/>
        </w:rPr>
        <w:t>late gadolinium enhancement (LGE) may slow the progression of disease.</w:t>
      </w:r>
      <w:r w:rsidRPr="00D41A87">
        <w:rPr>
          <w:rFonts w:ascii="Arial" w:hAnsi="Arial" w:cs="Arial"/>
          <w:sz w:val="20"/>
          <w:szCs w:val="20"/>
        </w:rPr>
        <w:fldChar w:fldCharType="begin">
          <w:fldData xml:space="preserve">PEVuZE5vdGU+PENpdGU+PEF1dGhvcj5TaWx2YTwvQXV0aG9yPjxZZWFyPjIwMTc8L1llYXI+PFJl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</w:fldData>
        </w:fldChar>
      </w:r>
      <w:r w:rsidR="0067348A">
        <w:rPr>
          <w:rFonts w:ascii="Arial" w:hAnsi="Arial" w:cs="Arial"/>
          <w:sz w:val="20"/>
          <w:szCs w:val="20"/>
        </w:rPr>
        <w:instrText xml:space="preserve"> ADDIN EN.CITE </w:instrText>
      </w:r>
      <w:r w:rsidR="0067348A">
        <w:rPr>
          <w:rFonts w:ascii="Arial" w:hAnsi="Arial" w:cs="Arial"/>
          <w:sz w:val="20"/>
          <w:szCs w:val="20"/>
        </w:rPr>
        <w:fldChar w:fldCharType="begin">
          <w:fldData xml:space="preserve">PEVuZE5vdGU+PENpdGU+PEF1dGhvcj5TaWx2YTwvQXV0aG9yPjxZZWFyPjIwMTc8L1llYXI+PFJl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</w:fldData>
        </w:fldChar>
      </w:r>
      <w:r w:rsidR="0067348A">
        <w:rPr>
          <w:rFonts w:ascii="Arial" w:hAnsi="Arial" w:cs="Arial"/>
          <w:sz w:val="20"/>
          <w:szCs w:val="20"/>
        </w:rPr>
        <w:instrText xml:space="preserve"> ADDIN EN.CITE.DATA </w:instrText>
      </w:r>
      <w:r w:rsidR="0067348A">
        <w:rPr>
          <w:rFonts w:ascii="Arial" w:hAnsi="Arial" w:cs="Arial"/>
          <w:sz w:val="20"/>
          <w:szCs w:val="20"/>
        </w:rPr>
      </w:r>
      <w:r w:rsidR="0067348A">
        <w:rPr>
          <w:rFonts w:ascii="Arial" w:hAnsi="Arial" w:cs="Arial"/>
          <w:sz w:val="20"/>
          <w:szCs w:val="20"/>
        </w:rPr>
        <w:fldChar w:fldCharType="end"/>
      </w:r>
      <w:r w:rsidRPr="00D41A87">
        <w:rPr>
          <w:rFonts w:ascii="Arial" w:hAnsi="Arial" w:cs="Arial"/>
          <w:sz w:val="20"/>
          <w:szCs w:val="20"/>
        </w:rPr>
      </w:r>
      <w:r w:rsidRPr="00D41A87">
        <w:rPr>
          <w:rFonts w:ascii="Arial" w:hAnsi="Arial" w:cs="Arial"/>
          <w:sz w:val="20"/>
          <w:szCs w:val="20"/>
        </w:rPr>
        <w:fldChar w:fldCharType="separate"/>
      </w:r>
      <w:r w:rsidRPr="00D41A87">
        <w:rPr>
          <w:rFonts w:ascii="Arial" w:hAnsi="Arial" w:cs="Arial"/>
          <w:sz w:val="20"/>
          <w:szCs w:val="20"/>
          <w:vertAlign w:val="superscript"/>
        </w:rPr>
        <w:t>3</w:t>
      </w:r>
      <w:r w:rsidRPr="00D41A87">
        <w:rPr>
          <w:rFonts w:ascii="Arial" w:hAnsi="Arial" w:cs="Arial"/>
          <w:sz w:val="20"/>
          <w:szCs w:val="20"/>
        </w:rPr>
        <w:fldChar w:fldCharType="end"/>
      </w:r>
      <w:r w:rsidRPr="00D41A87">
        <w:rPr>
          <w:rFonts w:ascii="Arial" w:hAnsi="Arial" w:cs="Arial"/>
          <w:sz w:val="20"/>
          <w:szCs w:val="20"/>
        </w:rPr>
        <w:t xml:space="preserve">  </w:t>
      </w:r>
      <w:r w:rsidR="00EE3E7B" w:rsidRPr="00D41A87">
        <w:rPr>
          <w:rFonts w:ascii="Arial" w:hAnsi="Arial" w:cs="Arial"/>
          <w:sz w:val="20"/>
          <w:szCs w:val="20"/>
        </w:rPr>
        <w:t>Prophylactic initation of therapy also appears to delay/slow the development of heart failure.</w:t>
      </w:r>
      <w:r w:rsidR="00EE3E7B" w:rsidRPr="00D41A87">
        <w:rPr>
          <w:rFonts w:ascii="Arial" w:hAnsi="Arial" w:cs="Arial"/>
          <w:sz w:val="20"/>
          <w:szCs w:val="20"/>
        </w:rPr>
        <w:fldChar w:fldCharType="begin">
          <w:fldData xml:space="preserve">PEVuZE5vdGU+PENpdGU+PEF1dGhvcj5Qb3JjaGVyPC9BdXRob3I+PFllYXI+MjAyMTwvWWVhcj48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==
</w:fldData>
        </w:fldChar>
      </w:r>
      <w:r w:rsidR="0067348A">
        <w:rPr>
          <w:rFonts w:ascii="Arial" w:hAnsi="Arial" w:cs="Arial"/>
          <w:sz w:val="20"/>
          <w:szCs w:val="20"/>
        </w:rPr>
        <w:instrText xml:space="preserve"> ADDIN EN.CITE </w:instrText>
      </w:r>
      <w:r w:rsidR="0067348A">
        <w:rPr>
          <w:rFonts w:ascii="Arial" w:hAnsi="Arial" w:cs="Arial"/>
          <w:sz w:val="20"/>
          <w:szCs w:val="20"/>
        </w:rPr>
        <w:fldChar w:fldCharType="begin">
          <w:fldData xml:space="preserve">PEVuZE5vdGU+PENpdGU+PEF1dGhvcj5Qb3JjaGVyPC9BdXRob3I+PFllYXI+MjAyMTwvWWVhcj48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==
</w:fldData>
        </w:fldChar>
      </w:r>
      <w:r w:rsidR="0067348A">
        <w:rPr>
          <w:rFonts w:ascii="Arial" w:hAnsi="Arial" w:cs="Arial"/>
          <w:sz w:val="20"/>
          <w:szCs w:val="20"/>
        </w:rPr>
        <w:instrText xml:space="preserve"> ADDIN EN.CITE.DATA </w:instrText>
      </w:r>
      <w:r w:rsidR="0067348A">
        <w:rPr>
          <w:rFonts w:ascii="Arial" w:hAnsi="Arial" w:cs="Arial"/>
          <w:sz w:val="20"/>
          <w:szCs w:val="20"/>
        </w:rPr>
      </w:r>
      <w:r w:rsidR="0067348A">
        <w:rPr>
          <w:rFonts w:ascii="Arial" w:hAnsi="Arial" w:cs="Arial"/>
          <w:sz w:val="20"/>
          <w:szCs w:val="20"/>
        </w:rPr>
        <w:fldChar w:fldCharType="end"/>
      </w:r>
      <w:r w:rsidR="00EE3E7B" w:rsidRPr="00D41A87">
        <w:rPr>
          <w:rFonts w:ascii="Arial" w:hAnsi="Arial" w:cs="Arial"/>
          <w:sz w:val="20"/>
          <w:szCs w:val="20"/>
        </w:rPr>
      </w:r>
      <w:r w:rsidR="00EE3E7B" w:rsidRPr="00D41A87">
        <w:rPr>
          <w:rFonts w:ascii="Arial" w:hAnsi="Arial" w:cs="Arial"/>
          <w:sz w:val="20"/>
          <w:szCs w:val="20"/>
        </w:rPr>
        <w:fldChar w:fldCharType="separate"/>
      </w:r>
      <w:r w:rsidR="00EE3E7B" w:rsidRPr="00D41A87">
        <w:rPr>
          <w:rFonts w:ascii="Arial" w:hAnsi="Arial" w:cs="Arial"/>
          <w:sz w:val="20"/>
          <w:szCs w:val="20"/>
          <w:vertAlign w:val="superscript"/>
        </w:rPr>
        <w:t>4</w:t>
      </w:r>
      <w:r w:rsidR="00EE3E7B" w:rsidRPr="00D41A87">
        <w:rPr>
          <w:rFonts w:ascii="Arial" w:hAnsi="Arial" w:cs="Arial"/>
          <w:sz w:val="20"/>
          <w:szCs w:val="20"/>
        </w:rPr>
        <w:fldChar w:fldCharType="end"/>
      </w:r>
      <w:r w:rsidR="00EE3E7B" w:rsidRPr="00D41A87">
        <w:rPr>
          <w:rFonts w:ascii="Arial" w:hAnsi="Arial" w:cs="Arial"/>
          <w:sz w:val="20"/>
          <w:szCs w:val="20"/>
        </w:rPr>
        <w:t xml:space="preserve"> </w:t>
      </w:r>
      <w:r w:rsidRPr="00D41A87">
        <w:rPr>
          <w:rFonts w:ascii="Arial" w:hAnsi="Arial" w:cs="Arial"/>
          <w:sz w:val="20"/>
          <w:szCs w:val="20"/>
        </w:rPr>
        <w:t xml:space="preserve">Based on these data and the existing recommendations we propose the following indications for initiating therapy (Table </w:t>
      </w:r>
      <w:r w:rsidR="007427A0">
        <w:rPr>
          <w:rFonts w:ascii="Arial" w:hAnsi="Arial" w:cs="Arial"/>
          <w:sz w:val="20"/>
          <w:szCs w:val="20"/>
        </w:rPr>
        <w:t>2</w:t>
      </w:r>
      <w:r w:rsidRPr="00D41A87">
        <w:rPr>
          <w:rFonts w:ascii="Arial" w:hAnsi="Arial" w:cs="Arial"/>
          <w:sz w:val="20"/>
          <w:szCs w:val="20"/>
        </w:rPr>
        <w:t>):</w:t>
      </w:r>
    </w:p>
    <w:p w14:paraId="432B6197" w14:textId="78648B7E" w:rsidR="00421B63" w:rsidRPr="00B62A0F" w:rsidRDefault="004A549E" w:rsidP="00B62A0F">
      <w:pPr>
        <w:pStyle w:val="EndNoteBibliography"/>
        <w:numPr>
          <w:ilvl w:val="1"/>
          <w:numId w:val="28"/>
        </w:numPr>
        <w:rPr>
          <w:rFonts w:ascii="Arial" w:hAnsi="Arial" w:cs="Arial"/>
          <w:sz w:val="20"/>
          <w:szCs w:val="20"/>
        </w:rPr>
      </w:pPr>
      <w:r w:rsidRPr="00D41A87">
        <w:rPr>
          <w:rFonts w:ascii="Arial" w:hAnsi="Arial" w:cs="Arial"/>
          <w:sz w:val="20"/>
          <w:szCs w:val="20"/>
        </w:rPr>
        <w:t xml:space="preserve">The use of an ACEi (or ARB) </w:t>
      </w:r>
      <w:r w:rsidR="0045191F" w:rsidRPr="00D41A87">
        <w:rPr>
          <w:rFonts w:ascii="Arial" w:hAnsi="Arial" w:cs="Arial"/>
          <w:sz w:val="20"/>
          <w:szCs w:val="20"/>
        </w:rPr>
        <w:t>is recommended</w:t>
      </w:r>
      <w:r w:rsidRPr="00D41A87">
        <w:rPr>
          <w:rFonts w:ascii="Arial" w:hAnsi="Arial" w:cs="Arial"/>
          <w:sz w:val="20"/>
          <w:szCs w:val="20"/>
        </w:rPr>
        <w:t xml:space="preserve"> in DMD </w:t>
      </w:r>
      <w:r w:rsidR="0045191F" w:rsidRPr="00D41A87">
        <w:rPr>
          <w:rFonts w:ascii="Arial" w:hAnsi="Arial" w:cs="Arial"/>
          <w:sz w:val="20"/>
          <w:szCs w:val="20"/>
        </w:rPr>
        <w:t xml:space="preserve">by </w:t>
      </w:r>
      <w:r w:rsidRPr="00D41A87">
        <w:rPr>
          <w:rFonts w:ascii="Arial" w:hAnsi="Arial" w:cs="Arial"/>
          <w:sz w:val="20"/>
          <w:szCs w:val="20"/>
        </w:rPr>
        <w:t>a</w:t>
      </w:r>
      <w:r w:rsidR="00340E76" w:rsidRPr="00D41A87">
        <w:rPr>
          <w:rFonts w:ascii="Arial" w:hAnsi="Arial" w:cs="Arial"/>
          <w:sz w:val="20"/>
          <w:szCs w:val="20"/>
        </w:rPr>
        <w:t>g</w:t>
      </w:r>
      <w:r w:rsidRPr="00D41A87">
        <w:rPr>
          <w:rFonts w:ascii="Arial" w:hAnsi="Arial" w:cs="Arial"/>
          <w:sz w:val="20"/>
          <w:szCs w:val="20"/>
        </w:rPr>
        <w:t xml:space="preserve">e 10 years </w:t>
      </w:r>
      <w:r w:rsidR="00EE3E7B" w:rsidRPr="00D41A87">
        <w:rPr>
          <w:rFonts w:ascii="Arial" w:hAnsi="Arial" w:cs="Arial"/>
          <w:sz w:val="20"/>
          <w:szCs w:val="20"/>
        </w:rPr>
        <w:t>given prophylactic initiation of therapy appears to delay/slow the develo</w:t>
      </w:r>
      <w:r w:rsidR="00862B4C">
        <w:rPr>
          <w:rFonts w:ascii="Arial" w:hAnsi="Arial" w:cs="Arial"/>
          <w:sz w:val="20"/>
          <w:szCs w:val="20"/>
        </w:rPr>
        <w:t>p</w:t>
      </w:r>
      <w:r w:rsidR="00EE3E7B" w:rsidRPr="00D41A87">
        <w:rPr>
          <w:rFonts w:ascii="Arial" w:hAnsi="Arial" w:cs="Arial"/>
          <w:sz w:val="20"/>
          <w:szCs w:val="20"/>
        </w:rPr>
        <w:t>ment of heart failure</w:t>
      </w:r>
      <w:r w:rsidR="00EC644D">
        <w:rPr>
          <w:rFonts w:ascii="Arial" w:hAnsi="Arial" w:cs="Arial"/>
          <w:sz w:val="20"/>
          <w:szCs w:val="20"/>
        </w:rPr>
        <w:t xml:space="preserve"> and ~15-20% of patients will have LGE prior to age 10</w:t>
      </w:r>
      <w:r w:rsidR="0010053E" w:rsidRPr="00D41A87">
        <w:rPr>
          <w:rFonts w:ascii="Arial" w:hAnsi="Arial" w:cs="Arial"/>
          <w:sz w:val="20"/>
          <w:szCs w:val="20"/>
        </w:rPr>
        <w:t>.</w:t>
      </w:r>
      <w:r w:rsidR="00EE3E7B" w:rsidRPr="00D41A87">
        <w:rPr>
          <w:rFonts w:ascii="Arial" w:hAnsi="Arial" w:cs="Arial"/>
          <w:sz w:val="20"/>
          <w:szCs w:val="20"/>
        </w:rPr>
        <w:fldChar w:fldCharType="begin">
          <w:fldData xml:space="preserve">PEVuZE5vdGU+PENpdGU+PEF1dGhvcj5Qb3JjaGVyPC9BdXRob3I+PFllYXI+MjAyMTwvWWVhcj48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</w:fldData>
        </w:fldChar>
      </w:r>
      <w:r w:rsidR="0067348A">
        <w:rPr>
          <w:rFonts w:ascii="Arial" w:hAnsi="Arial" w:cs="Arial"/>
          <w:sz w:val="20"/>
          <w:szCs w:val="20"/>
        </w:rPr>
        <w:instrText xml:space="preserve"> ADDIN EN.CITE </w:instrText>
      </w:r>
      <w:r w:rsidR="0067348A">
        <w:rPr>
          <w:rFonts w:ascii="Arial" w:hAnsi="Arial" w:cs="Arial"/>
          <w:sz w:val="20"/>
          <w:szCs w:val="20"/>
        </w:rPr>
        <w:fldChar w:fldCharType="begin">
          <w:fldData xml:space="preserve">PEVuZE5vdGU+PENpdGU+PEF1dGhvcj5Qb3JjaGVyPC9BdXRob3I+PFllYXI+MjAyMTwvWWVhcj48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</w:fldData>
        </w:fldChar>
      </w:r>
      <w:r w:rsidR="0067348A">
        <w:rPr>
          <w:rFonts w:ascii="Arial" w:hAnsi="Arial" w:cs="Arial"/>
          <w:sz w:val="20"/>
          <w:szCs w:val="20"/>
        </w:rPr>
        <w:instrText xml:space="preserve"> ADDIN EN.CITE.DATA </w:instrText>
      </w:r>
      <w:r w:rsidR="0067348A">
        <w:rPr>
          <w:rFonts w:ascii="Arial" w:hAnsi="Arial" w:cs="Arial"/>
          <w:sz w:val="20"/>
          <w:szCs w:val="20"/>
        </w:rPr>
      </w:r>
      <w:r w:rsidR="0067348A">
        <w:rPr>
          <w:rFonts w:ascii="Arial" w:hAnsi="Arial" w:cs="Arial"/>
          <w:sz w:val="20"/>
          <w:szCs w:val="20"/>
        </w:rPr>
        <w:fldChar w:fldCharType="end"/>
      </w:r>
      <w:r w:rsidR="00EE3E7B" w:rsidRPr="00D41A87">
        <w:rPr>
          <w:rFonts w:ascii="Arial" w:hAnsi="Arial" w:cs="Arial"/>
          <w:sz w:val="20"/>
          <w:szCs w:val="20"/>
        </w:rPr>
      </w:r>
      <w:r w:rsidR="00EE3E7B" w:rsidRPr="00D41A87">
        <w:rPr>
          <w:rFonts w:ascii="Arial" w:hAnsi="Arial" w:cs="Arial"/>
          <w:sz w:val="20"/>
          <w:szCs w:val="20"/>
        </w:rPr>
        <w:fldChar w:fldCharType="separate"/>
      </w:r>
      <w:r w:rsidR="00EC644D" w:rsidRPr="00EC644D">
        <w:rPr>
          <w:rFonts w:ascii="Arial" w:hAnsi="Arial" w:cs="Arial"/>
          <w:sz w:val="20"/>
          <w:szCs w:val="20"/>
          <w:vertAlign w:val="superscript"/>
        </w:rPr>
        <w:t>4, 5</w:t>
      </w:r>
      <w:r w:rsidR="00EE3E7B" w:rsidRPr="00D41A87">
        <w:rPr>
          <w:rFonts w:ascii="Arial" w:hAnsi="Arial" w:cs="Arial"/>
          <w:sz w:val="20"/>
          <w:szCs w:val="20"/>
        </w:rPr>
        <w:fldChar w:fldCharType="end"/>
      </w:r>
      <w:r w:rsidR="0010053E" w:rsidRPr="00D41A87">
        <w:rPr>
          <w:rFonts w:ascii="Arial" w:hAnsi="Arial" w:cs="Arial"/>
          <w:sz w:val="20"/>
          <w:szCs w:val="20"/>
        </w:rPr>
        <w:t xml:space="preserve"> </w:t>
      </w:r>
    </w:p>
    <w:p w14:paraId="16467169" w14:textId="160106F1" w:rsidR="00B62A0F" w:rsidRPr="00057975" w:rsidRDefault="00B62A0F" w:rsidP="00B62A0F">
      <w:pPr>
        <w:pStyle w:val="EndNoteBibliography"/>
        <w:numPr>
          <w:ilvl w:val="1"/>
          <w:numId w:val="28"/>
        </w:numPr>
        <w:spacing w:line="240" w:lineRule="auto"/>
        <w:rPr>
          <w:rFonts w:ascii="Arial" w:hAnsi="Arial" w:cs="Arial"/>
          <w:sz w:val="20"/>
          <w:szCs w:val="20"/>
        </w:rPr>
      </w:pPr>
      <w:r w:rsidRPr="00057975">
        <w:rPr>
          <w:rFonts w:ascii="Arial" w:hAnsi="Arial" w:cs="Arial"/>
          <w:sz w:val="20"/>
          <w:szCs w:val="20"/>
        </w:rPr>
        <w:t>The use of an ACEi (or ARB) is recommended for patients with DMD and evidence of LGE on cardiac MRI or with systolic dysfunction (</w:t>
      </w:r>
      <w:r>
        <w:rPr>
          <w:rFonts w:ascii="Arial" w:hAnsi="Arial" w:cs="Arial"/>
          <w:sz w:val="20"/>
          <w:szCs w:val="20"/>
        </w:rPr>
        <w:t>left ventricular ejection fraction [</w:t>
      </w:r>
      <w:r w:rsidRPr="00057975">
        <w:rPr>
          <w:rFonts w:ascii="Arial" w:hAnsi="Arial" w:cs="Arial"/>
          <w:sz w:val="20"/>
          <w:szCs w:val="20"/>
        </w:rPr>
        <w:t>LVEF</w:t>
      </w:r>
      <w:r>
        <w:rPr>
          <w:rFonts w:ascii="Arial" w:hAnsi="Arial" w:cs="Arial"/>
          <w:sz w:val="20"/>
          <w:szCs w:val="20"/>
        </w:rPr>
        <w:t>]</w:t>
      </w:r>
      <w:r w:rsidRPr="00057975">
        <w:rPr>
          <w:rFonts w:ascii="Arial" w:hAnsi="Arial" w:cs="Arial"/>
          <w:sz w:val="20"/>
          <w:szCs w:val="20"/>
        </w:rPr>
        <w:t xml:space="preserve"> &lt; 55%</w:t>
      </w:r>
      <w:r>
        <w:rPr>
          <w:rFonts w:ascii="Arial" w:hAnsi="Arial" w:cs="Arial"/>
          <w:sz w:val="20"/>
          <w:szCs w:val="20"/>
        </w:rPr>
        <w:t xml:space="preserve"> and/or shortening fraction [SF] 28%</w:t>
      </w:r>
      <w:r w:rsidRPr="00057975">
        <w:rPr>
          <w:rFonts w:ascii="Arial" w:hAnsi="Arial" w:cs="Arial"/>
          <w:sz w:val="20"/>
          <w:szCs w:val="20"/>
        </w:rPr>
        <w:t>)</w:t>
      </w:r>
      <w:r w:rsidR="00647977">
        <w:rPr>
          <w:rFonts w:ascii="Arial" w:hAnsi="Arial" w:cs="Arial"/>
          <w:sz w:val="20"/>
          <w:szCs w:val="20"/>
        </w:rPr>
        <w:t>.</w:t>
      </w:r>
    </w:p>
    <w:p w14:paraId="1184790D" w14:textId="55D136D9" w:rsidR="00457C30" w:rsidRPr="00003EB7" w:rsidRDefault="00457C30" w:rsidP="00457C30">
      <w:pPr>
        <w:pStyle w:val="ListParagraph"/>
        <w:numPr>
          <w:ilvl w:val="1"/>
          <w:numId w:val="28"/>
        </w:numPr>
        <w:spacing w:after="160" w:line="256" w:lineRule="auto"/>
        <w:rPr>
          <w:color w:val="589095"/>
          <w:u w:val="single"/>
        </w:rPr>
      </w:pPr>
      <w:r w:rsidRPr="00E67CA1">
        <w:rPr>
          <w:rStyle w:val="Strong"/>
          <w:b w:val="0"/>
          <w:bCs w:val="0"/>
        </w:rPr>
        <w:t xml:space="preserve">It is reasonable to consider therapy </w:t>
      </w:r>
      <w:r w:rsidRPr="00E67CA1">
        <w:rPr>
          <w:bCs/>
        </w:rPr>
        <w:t>ACEi (or ARB)</w:t>
      </w:r>
      <w:r w:rsidRPr="00E67CA1">
        <w:rPr>
          <w:b/>
        </w:rPr>
        <w:t xml:space="preserve"> </w:t>
      </w:r>
      <w:r w:rsidRPr="00E67CA1">
        <w:rPr>
          <w:rStyle w:val="Strong"/>
          <w:b w:val="0"/>
          <w:bCs w:val="0"/>
        </w:rPr>
        <w:t xml:space="preserve">prior to age 10 if there is evidence </w:t>
      </w:r>
      <w:r>
        <w:rPr>
          <w:rStyle w:val="Strong"/>
          <w:b w:val="0"/>
          <w:bCs w:val="0"/>
        </w:rPr>
        <w:t>of</w:t>
      </w:r>
      <w:r w:rsidRPr="00E67CA1">
        <w:rPr>
          <w:rStyle w:val="Strong"/>
          <w:b w:val="0"/>
          <w:bCs w:val="0"/>
        </w:rPr>
        <w:t xml:space="preserve"> ventricular dilation (z-score &gt;2)</w:t>
      </w:r>
      <w:r w:rsidR="00C30991">
        <w:rPr>
          <w:rStyle w:val="Strong"/>
          <w:b w:val="0"/>
          <w:bCs w:val="0"/>
        </w:rPr>
        <w:t xml:space="preserve"> prior to the onset of systolic dysfunction or onset of LGE</w:t>
      </w:r>
      <w:r w:rsidR="006A3D6D">
        <w:rPr>
          <w:rStyle w:val="Strong"/>
          <w:b w:val="0"/>
          <w:bCs w:val="0"/>
        </w:rPr>
        <w:t>.</w:t>
      </w:r>
      <w:r w:rsidRPr="00E67CA1">
        <w:rPr>
          <w:rStyle w:val="Strong"/>
          <w:b w:val="0"/>
          <w:bCs w:val="0"/>
        </w:rPr>
        <w:t xml:space="preserve"> </w:t>
      </w:r>
    </w:p>
    <w:p w14:paraId="2DD01B15" w14:textId="00E4131B" w:rsidR="0010053E" w:rsidRPr="00D41A87" w:rsidRDefault="0010053E" w:rsidP="00421B63">
      <w:pPr>
        <w:pStyle w:val="EndNoteBibliography"/>
        <w:numPr>
          <w:ilvl w:val="1"/>
          <w:numId w:val="28"/>
        </w:numPr>
        <w:rPr>
          <w:rFonts w:ascii="Arial" w:hAnsi="Arial" w:cs="Arial"/>
          <w:sz w:val="20"/>
          <w:szCs w:val="20"/>
        </w:rPr>
      </w:pPr>
      <w:r w:rsidRPr="00D41A87">
        <w:rPr>
          <w:rFonts w:ascii="Arial" w:hAnsi="Arial" w:cs="Arial"/>
          <w:sz w:val="20"/>
          <w:szCs w:val="20"/>
        </w:rPr>
        <w:t>The use of an ACEi (or ARB) is recommended for patients with evidence of cardiac fibrosis.</w:t>
      </w:r>
    </w:p>
    <w:p w14:paraId="477FF8BD" w14:textId="7E639F60" w:rsidR="0010053E" w:rsidRPr="00C30991" w:rsidRDefault="0010053E" w:rsidP="00421B63">
      <w:pPr>
        <w:pStyle w:val="EndNoteBibliography"/>
        <w:numPr>
          <w:ilvl w:val="2"/>
          <w:numId w:val="28"/>
        </w:numPr>
        <w:rPr>
          <w:rFonts w:ascii="Arial" w:hAnsi="Arial" w:cs="Arial"/>
          <w:sz w:val="20"/>
          <w:szCs w:val="20"/>
        </w:rPr>
      </w:pPr>
      <w:r w:rsidRPr="00C30991">
        <w:rPr>
          <w:rFonts w:ascii="Arial" w:hAnsi="Arial" w:cs="Arial"/>
          <w:sz w:val="20"/>
          <w:szCs w:val="20"/>
        </w:rPr>
        <w:t xml:space="preserve">While typically seen on </w:t>
      </w:r>
      <w:r w:rsidR="001B0BB4" w:rsidRPr="00C30991">
        <w:rPr>
          <w:rFonts w:ascii="Arial" w:hAnsi="Arial" w:cs="Arial"/>
          <w:sz w:val="20"/>
          <w:szCs w:val="20"/>
        </w:rPr>
        <w:t>c</w:t>
      </w:r>
      <w:r w:rsidRPr="00C30991">
        <w:rPr>
          <w:rFonts w:ascii="Arial" w:hAnsi="Arial" w:cs="Arial"/>
          <w:sz w:val="20"/>
          <w:szCs w:val="20"/>
        </w:rPr>
        <w:t>MRI as the presence of LGE</w:t>
      </w:r>
      <w:r w:rsidRPr="00C30991">
        <w:rPr>
          <w:rStyle w:val="Strong"/>
          <w:rFonts w:ascii="Arial" w:hAnsi="Arial" w:cs="Arial"/>
          <w:b w:val="0"/>
          <w:bCs w:val="0"/>
          <w:sz w:val="20"/>
          <w:szCs w:val="20"/>
        </w:rPr>
        <w:t xml:space="preserve">, </w:t>
      </w:r>
      <w:r w:rsidR="006B5559" w:rsidRPr="00C30991">
        <w:rPr>
          <w:rFonts w:ascii="Arial" w:hAnsi="Arial" w:cs="Arial"/>
        </w:rPr>
        <w:t xml:space="preserve">some ECG findings may </w:t>
      </w:r>
      <w:r w:rsidR="00457C30" w:rsidRPr="00C30991">
        <w:rPr>
          <w:rFonts w:ascii="Arial" w:hAnsi="Arial" w:cs="Arial"/>
        </w:rPr>
        <w:t xml:space="preserve">also </w:t>
      </w:r>
      <w:r w:rsidR="006B5559" w:rsidRPr="00C30991">
        <w:rPr>
          <w:rFonts w:ascii="Arial" w:hAnsi="Arial" w:cs="Arial"/>
        </w:rPr>
        <w:t xml:space="preserve">be </w:t>
      </w:r>
      <w:r w:rsidR="006B5559" w:rsidRPr="00C30991">
        <w:rPr>
          <w:rFonts w:ascii="Arial" w:hAnsi="Arial" w:cs="Arial"/>
          <w:sz w:val="20"/>
          <w:szCs w:val="20"/>
        </w:rPr>
        <w:t>suggest</w:t>
      </w:r>
      <w:r w:rsidR="006B5559" w:rsidRPr="00C30991">
        <w:rPr>
          <w:rFonts w:ascii="Arial" w:hAnsi="Arial" w:cs="Arial"/>
        </w:rPr>
        <w:t>ive of</w:t>
      </w:r>
      <w:r w:rsidR="006B5559" w:rsidRPr="00C30991">
        <w:rPr>
          <w:rFonts w:ascii="Arial" w:hAnsi="Arial" w:cs="Arial"/>
          <w:sz w:val="20"/>
          <w:szCs w:val="20"/>
        </w:rPr>
        <w:t xml:space="preserve"> fibrosis </w:t>
      </w:r>
      <w:r w:rsidRPr="00C30991">
        <w:rPr>
          <w:rStyle w:val="Strong"/>
          <w:rFonts w:ascii="Arial" w:hAnsi="Arial" w:cs="Arial"/>
          <w:b w:val="0"/>
          <w:bCs w:val="0"/>
          <w:sz w:val="20"/>
          <w:szCs w:val="20"/>
        </w:rPr>
        <w:t>(e.g. deep and wide q-waves in lateral limb or precordial leads)</w:t>
      </w:r>
    </w:p>
    <w:p w14:paraId="2D714169" w14:textId="77777777" w:rsidR="004A549E" w:rsidRPr="00D41A87" w:rsidRDefault="004A549E" w:rsidP="00421B63">
      <w:pPr>
        <w:pStyle w:val="EndNoteBibliography"/>
        <w:rPr>
          <w:rFonts w:ascii="Arial" w:hAnsi="Arial" w:cs="Arial"/>
          <w:sz w:val="20"/>
          <w:szCs w:val="20"/>
        </w:rPr>
      </w:pPr>
      <w:r w:rsidRPr="00D41A87">
        <w:rPr>
          <w:rFonts w:ascii="Arial" w:hAnsi="Arial" w:cs="Arial"/>
          <w:sz w:val="20"/>
          <w:szCs w:val="20"/>
        </w:rPr>
        <w:t>Medication dosing</w:t>
      </w:r>
    </w:p>
    <w:p w14:paraId="3D45E37D" w14:textId="618E0CF0" w:rsidR="0045191F" w:rsidRDefault="004A549E" w:rsidP="00421B63">
      <w:pPr>
        <w:pStyle w:val="EndNoteBibliography"/>
        <w:numPr>
          <w:ilvl w:val="0"/>
          <w:numId w:val="28"/>
        </w:numPr>
        <w:rPr>
          <w:rFonts w:ascii="Arial" w:hAnsi="Arial" w:cs="Arial"/>
          <w:sz w:val="20"/>
          <w:szCs w:val="20"/>
        </w:rPr>
      </w:pPr>
      <w:r w:rsidRPr="00D41A87">
        <w:rPr>
          <w:rFonts w:ascii="Arial" w:hAnsi="Arial" w:cs="Arial"/>
          <w:sz w:val="20"/>
          <w:szCs w:val="20"/>
        </w:rPr>
        <w:t xml:space="preserve">Optimal dosing prior to onset of </w:t>
      </w:r>
      <w:r w:rsidR="00EB379A" w:rsidRPr="00D41A87">
        <w:rPr>
          <w:rFonts w:ascii="Arial" w:hAnsi="Arial" w:cs="Arial"/>
          <w:sz w:val="20"/>
          <w:szCs w:val="20"/>
        </w:rPr>
        <w:t>LVEF</w:t>
      </w:r>
      <w:r w:rsidRPr="00D41A87">
        <w:rPr>
          <w:rFonts w:ascii="Arial" w:hAnsi="Arial" w:cs="Arial"/>
          <w:sz w:val="20"/>
          <w:szCs w:val="20"/>
        </w:rPr>
        <w:t xml:space="preserve"> &lt;40% has not yet been established. </w:t>
      </w:r>
      <w:r w:rsidR="00030D5C" w:rsidRPr="00D41A87">
        <w:rPr>
          <w:rFonts w:ascii="Arial" w:hAnsi="Arial" w:cs="Arial"/>
          <w:sz w:val="20"/>
          <w:szCs w:val="20"/>
        </w:rPr>
        <w:t xml:space="preserve">The 2022 AHA/ACC/HFSA Guideline gives a 2b recommendation for initiation of typical </w:t>
      </w:r>
      <w:r w:rsidR="00605B0D" w:rsidRPr="00D41A87">
        <w:rPr>
          <w:rFonts w:ascii="Arial" w:hAnsi="Arial" w:cs="Arial"/>
          <w:sz w:val="20"/>
          <w:szCs w:val="20"/>
        </w:rPr>
        <w:t>Guideline-Directed Medical Therapy (</w:t>
      </w:r>
      <w:r w:rsidR="00030D5C" w:rsidRPr="00D41A87">
        <w:rPr>
          <w:rFonts w:ascii="Arial" w:hAnsi="Arial" w:cs="Arial"/>
          <w:sz w:val="20"/>
          <w:szCs w:val="20"/>
        </w:rPr>
        <w:t>GDMT</w:t>
      </w:r>
      <w:r w:rsidR="00605B0D" w:rsidRPr="00D41A87">
        <w:rPr>
          <w:rFonts w:ascii="Arial" w:hAnsi="Arial" w:cs="Arial"/>
          <w:sz w:val="20"/>
          <w:szCs w:val="20"/>
        </w:rPr>
        <w:t>)</w:t>
      </w:r>
      <w:r w:rsidR="00030D5C" w:rsidRPr="00D41A87">
        <w:rPr>
          <w:rFonts w:ascii="Arial" w:hAnsi="Arial" w:cs="Arial"/>
          <w:sz w:val="20"/>
          <w:szCs w:val="20"/>
        </w:rPr>
        <w:t xml:space="preserve"> for patients with heart failure and mildly reduced ejection fraction (HFmrEF,</w:t>
      </w:r>
      <w:r w:rsidR="00ED68F0" w:rsidRPr="00D41A87">
        <w:rPr>
          <w:rFonts w:ascii="Arial" w:hAnsi="Arial" w:cs="Arial"/>
          <w:sz w:val="20"/>
          <w:szCs w:val="20"/>
        </w:rPr>
        <w:t xml:space="preserve"> 41%-49%).</w:t>
      </w:r>
      <w:r w:rsidR="00030D5C" w:rsidRPr="00D41A87">
        <w:rPr>
          <w:rFonts w:ascii="Arial" w:hAnsi="Arial" w:cs="Arial"/>
          <w:sz w:val="20"/>
          <w:szCs w:val="20"/>
        </w:rPr>
        <w:t xml:space="preserve"> </w:t>
      </w:r>
      <w:r w:rsidRPr="00D41A87">
        <w:rPr>
          <w:rFonts w:ascii="Arial" w:hAnsi="Arial" w:cs="Arial"/>
          <w:sz w:val="20"/>
          <w:szCs w:val="20"/>
        </w:rPr>
        <w:t>Recommendations described herein are based on expert consensus at the time of the current harmonization/reconciliation document. Goal Target Dose is based on major guidelines for therapy in patients with heart failure with reduced ejection fraction (HFrEF) noting that higher doses may be appropriate in a given patient.</w:t>
      </w:r>
    </w:p>
    <w:p w14:paraId="0660DF1A" w14:textId="77777777" w:rsidR="005F1BE2" w:rsidRDefault="005F1BE2" w:rsidP="005F1BE2">
      <w:pPr>
        <w:pStyle w:val="EndNoteBibliography"/>
        <w:rPr>
          <w:rFonts w:ascii="Arial" w:hAnsi="Arial" w:cs="Arial"/>
          <w:sz w:val="20"/>
          <w:szCs w:val="20"/>
        </w:rPr>
      </w:pPr>
    </w:p>
    <w:p w14:paraId="4D5B8B5D" w14:textId="77777777" w:rsidR="005F1BE2" w:rsidRDefault="005F1BE2" w:rsidP="005F1BE2">
      <w:pPr>
        <w:pStyle w:val="EndNoteBibliography"/>
        <w:rPr>
          <w:rFonts w:ascii="Arial" w:hAnsi="Arial" w:cs="Arial"/>
          <w:sz w:val="20"/>
          <w:szCs w:val="20"/>
        </w:rPr>
      </w:pPr>
    </w:p>
    <w:p w14:paraId="4BFE3AFD" w14:textId="77777777" w:rsidR="005F1BE2" w:rsidRDefault="005F1BE2" w:rsidP="005F1BE2">
      <w:pPr>
        <w:pStyle w:val="EndNoteBibliography"/>
        <w:rPr>
          <w:rFonts w:ascii="Arial" w:hAnsi="Arial" w:cs="Arial"/>
          <w:sz w:val="20"/>
          <w:szCs w:val="20"/>
        </w:rPr>
      </w:pPr>
    </w:p>
    <w:p w14:paraId="7329CB55" w14:textId="77777777" w:rsidR="005F1BE2" w:rsidRPr="00D41A87" w:rsidRDefault="005F1BE2" w:rsidP="005F1BE2">
      <w:pPr>
        <w:pStyle w:val="EndNoteBibliography"/>
        <w:rPr>
          <w:rFonts w:ascii="Arial" w:hAnsi="Arial" w:cs="Arial"/>
          <w:sz w:val="20"/>
          <w:szCs w:val="20"/>
        </w:rPr>
      </w:pPr>
    </w:p>
    <w:tbl>
      <w:tblPr>
        <w:tblStyle w:val="TableGrid"/>
        <w:tblpPr w:leftFromText="180" w:rightFromText="180" w:vertAnchor="text" w:horzAnchor="margin" w:tblpY="594"/>
        <w:tblW w:w="9535" w:type="dxa"/>
        <w:tblInd w:w="0" w:type="dxa"/>
        <w:tblLook w:val="04A0" w:firstRow="1" w:lastRow="0" w:firstColumn="1" w:lastColumn="0" w:noHBand="0" w:noVBand="1"/>
      </w:tblPr>
      <w:tblGrid>
        <w:gridCol w:w="1174"/>
        <w:gridCol w:w="1071"/>
        <w:gridCol w:w="1980"/>
        <w:gridCol w:w="1620"/>
        <w:gridCol w:w="1620"/>
        <w:gridCol w:w="2070"/>
      </w:tblGrid>
      <w:tr w:rsidR="002B33C2" w:rsidRPr="001B0BB4" w14:paraId="714D686B" w14:textId="77777777" w:rsidTr="00BF5037">
        <w:tc>
          <w:tcPr>
            <w:tcW w:w="9535" w:type="dxa"/>
            <w:gridSpan w:val="6"/>
            <w:tcBorders>
              <w:top w:val="single" w:sz="4" w:space="0" w:color="auto"/>
              <w:left w:val="single" w:sz="4" w:space="0" w:color="auto"/>
              <w:bottom w:val="single" w:sz="4" w:space="0" w:color="auto"/>
              <w:right w:val="single" w:sz="4" w:space="0" w:color="auto"/>
            </w:tcBorders>
          </w:tcPr>
          <w:p w14:paraId="795C9F04" w14:textId="38EF6841" w:rsidR="002B33C2" w:rsidRPr="001B0BB4" w:rsidRDefault="002B33C2" w:rsidP="00421B63">
            <w:r w:rsidRPr="001B0BB4">
              <w:lastRenderedPageBreak/>
              <w:t xml:space="preserve">Table </w:t>
            </w:r>
            <w:r w:rsidR="007427A0">
              <w:t>2</w:t>
            </w:r>
            <w:r w:rsidRPr="001B0BB4">
              <w:t>.</w:t>
            </w:r>
          </w:p>
        </w:tc>
      </w:tr>
      <w:tr w:rsidR="002B33C2" w:rsidRPr="001B0BB4" w14:paraId="187C8F6E" w14:textId="77777777" w:rsidTr="00BF5037">
        <w:tc>
          <w:tcPr>
            <w:tcW w:w="1174" w:type="dxa"/>
            <w:tcBorders>
              <w:top w:val="single" w:sz="4" w:space="0" w:color="auto"/>
              <w:left w:val="single" w:sz="4" w:space="0" w:color="auto"/>
              <w:bottom w:val="single" w:sz="4" w:space="0" w:color="auto"/>
              <w:right w:val="single" w:sz="4" w:space="0" w:color="auto"/>
            </w:tcBorders>
          </w:tcPr>
          <w:p w14:paraId="41ABB666" w14:textId="77777777" w:rsidR="002B33C2" w:rsidRPr="001B0BB4" w:rsidRDefault="002B33C2" w:rsidP="00421B63"/>
        </w:tc>
        <w:tc>
          <w:tcPr>
            <w:tcW w:w="1071" w:type="dxa"/>
            <w:tcBorders>
              <w:top w:val="single" w:sz="4" w:space="0" w:color="auto"/>
              <w:left w:val="single" w:sz="4" w:space="0" w:color="auto"/>
              <w:bottom w:val="single" w:sz="4" w:space="0" w:color="auto"/>
              <w:right w:val="single" w:sz="4" w:space="0" w:color="auto"/>
            </w:tcBorders>
          </w:tcPr>
          <w:p w14:paraId="738145B0" w14:textId="77777777" w:rsidR="002B33C2" w:rsidRPr="001B0BB4" w:rsidRDefault="002B33C2" w:rsidP="00421B63">
            <w:r w:rsidRPr="001B0BB4">
              <w:t>Weight range</w:t>
            </w:r>
          </w:p>
        </w:tc>
        <w:tc>
          <w:tcPr>
            <w:tcW w:w="1980" w:type="dxa"/>
            <w:tcBorders>
              <w:top w:val="single" w:sz="4" w:space="0" w:color="auto"/>
              <w:left w:val="single" w:sz="4" w:space="0" w:color="auto"/>
              <w:bottom w:val="single" w:sz="4" w:space="0" w:color="auto"/>
              <w:right w:val="single" w:sz="4" w:space="0" w:color="auto"/>
            </w:tcBorders>
            <w:hideMark/>
          </w:tcPr>
          <w:p w14:paraId="415B5A96" w14:textId="77777777" w:rsidR="002B33C2" w:rsidRPr="001B0BB4" w:rsidRDefault="002B33C2" w:rsidP="00421B63">
            <w:r w:rsidRPr="001B0BB4">
              <w:t>Initial Dose</w:t>
            </w:r>
          </w:p>
        </w:tc>
        <w:tc>
          <w:tcPr>
            <w:tcW w:w="1620" w:type="dxa"/>
            <w:tcBorders>
              <w:top w:val="single" w:sz="4" w:space="0" w:color="auto"/>
              <w:left w:val="single" w:sz="4" w:space="0" w:color="auto"/>
              <w:bottom w:val="single" w:sz="4" w:space="0" w:color="auto"/>
              <w:right w:val="single" w:sz="4" w:space="0" w:color="auto"/>
            </w:tcBorders>
          </w:tcPr>
          <w:p w14:paraId="68AF0AD3" w14:textId="222C17D3" w:rsidR="002B33C2" w:rsidRPr="001B0BB4" w:rsidRDefault="002B33C2" w:rsidP="00421B63">
            <w:r w:rsidRPr="001B0BB4">
              <w:t>Prophylactic Target</w:t>
            </w:r>
          </w:p>
        </w:tc>
        <w:tc>
          <w:tcPr>
            <w:tcW w:w="1620" w:type="dxa"/>
            <w:tcBorders>
              <w:top w:val="single" w:sz="4" w:space="0" w:color="auto"/>
              <w:left w:val="single" w:sz="4" w:space="0" w:color="auto"/>
              <w:bottom w:val="single" w:sz="4" w:space="0" w:color="auto"/>
              <w:right w:val="single" w:sz="4" w:space="0" w:color="auto"/>
            </w:tcBorders>
            <w:hideMark/>
          </w:tcPr>
          <w:p w14:paraId="1E3F34CB" w14:textId="109AB4D9" w:rsidR="002B33C2" w:rsidRPr="001B0BB4" w:rsidRDefault="002B33C2" w:rsidP="00421B63">
            <w:r w:rsidRPr="001B0BB4">
              <w:t>Reduced EF Target†</w:t>
            </w:r>
          </w:p>
        </w:tc>
        <w:tc>
          <w:tcPr>
            <w:tcW w:w="2070" w:type="dxa"/>
            <w:tcBorders>
              <w:top w:val="single" w:sz="4" w:space="0" w:color="auto"/>
              <w:left w:val="single" w:sz="4" w:space="0" w:color="auto"/>
              <w:bottom w:val="single" w:sz="4" w:space="0" w:color="auto"/>
              <w:right w:val="single" w:sz="4" w:space="0" w:color="auto"/>
            </w:tcBorders>
            <w:hideMark/>
          </w:tcPr>
          <w:p w14:paraId="79D9180C" w14:textId="77777777" w:rsidR="002B33C2" w:rsidRPr="001B0BB4" w:rsidRDefault="002B33C2" w:rsidP="00421B63">
            <w:r w:rsidRPr="001B0BB4">
              <w:t>Uptitration Amount</w:t>
            </w:r>
            <w:r w:rsidRPr="001B0BB4">
              <w:rPr>
                <w:vertAlign w:val="superscript"/>
              </w:rPr>
              <w:t>#</w:t>
            </w:r>
          </w:p>
        </w:tc>
      </w:tr>
      <w:tr w:rsidR="002B33C2" w:rsidRPr="001B0BB4" w14:paraId="2AC8EC16" w14:textId="77777777" w:rsidTr="00BF5037">
        <w:tc>
          <w:tcPr>
            <w:tcW w:w="9535"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D97273B" w14:textId="77777777" w:rsidR="002B33C2" w:rsidRPr="001B0BB4" w:rsidRDefault="002B33C2" w:rsidP="00421B63">
            <w:r w:rsidRPr="001B0BB4">
              <w:t>ACE INHIBITORS (ACEI)</w:t>
            </w:r>
          </w:p>
        </w:tc>
      </w:tr>
      <w:tr w:rsidR="002B33C2" w:rsidRPr="001B0BB4" w14:paraId="162D0745" w14:textId="77777777" w:rsidTr="00BF5037">
        <w:tc>
          <w:tcPr>
            <w:tcW w:w="1174" w:type="dxa"/>
            <w:vMerge w:val="restart"/>
            <w:tcBorders>
              <w:top w:val="single" w:sz="4" w:space="0" w:color="auto"/>
              <w:left w:val="single" w:sz="4" w:space="0" w:color="auto"/>
              <w:right w:val="single" w:sz="4" w:space="0" w:color="auto"/>
            </w:tcBorders>
            <w:hideMark/>
          </w:tcPr>
          <w:p w14:paraId="7915BFF6" w14:textId="77777777" w:rsidR="002B33C2" w:rsidRPr="001B0BB4" w:rsidRDefault="002B33C2" w:rsidP="00421B63">
            <w:r w:rsidRPr="001B0BB4">
              <w:t>Enalapril</w:t>
            </w:r>
          </w:p>
        </w:tc>
        <w:tc>
          <w:tcPr>
            <w:tcW w:w="1071" w:type="dxa"/>
            <w:tcBorders>
              <w:top w:val="single" w:sz="4" w:space="0" w:color="auto"/>
              <w:left w:val="single" w:sz="4" w:space="0" w:color="auto"/>
              <w:bottom w:val="single" w:sz="4" w:space="0" w:color="auto"/>
              <w:right w:val="single" w:sz="4" w:space="0" w:color="auto"/>
            </w:tcBorders>
          </w:tcPr>
          <w:p w14:paraId="52723481" w14:textId="77777777" w:rsidR="002B33C2" w:rsidRPr="001B0BB4" w:rsidRDefault="002B33C2" w:rsidP="00421B63">
            <w:r w:rsidRPr="001B0BB4">
              <w:t>&lt; 50kg</w:t>
            </w:r>
          </w:p>
        </w:tc>
        <w:tc>
          <w:tcPr>
            <w:tcW w:w="1980" w:type="dxa"/>
            <w:tcBorders>
              <w:top w:val="single" w:sz="4" w:space="0" w:color="auto"/>
              <w:left w:val="single" w:sz="4" w:space="0" w:color="auto"/>
              <w:bottom w:val="single" w:sz="4" w:space="0" w:color="auto"/>
              <w:right w:val="single" w:sz="4" w:space="0" w:color="auto"/>
            </w:tcBorders>
            <w:hideMark/>
          </w:tcPr>
          <w:p w14:paraId="025527B0" w14:textId="77777777" w:rsidR="002B33C2" w:rsidRPr="001B0BB4" w:rsidRDefault="002B33C2" w:rsidP="00421B63">
            <w:r w:rsidRPr="001B0BB4">
              <w:t>0.05-0.1 mg/kg BID</w:t>
            </w:r>
          </w:p>
        </w:tc>
        <w:tc>
          <w:tcPr>
            <w:tcW w:w="1620" w:type="dxa"/>
            <w:tcBorders>
              <w:top w:val="single" w:sz="4" w:space="0" w:color="auto"/>
              <w:left w:val="single" w:sz="4" w:space="0" w:color="auto"/>
              <w:bottom w:val="single" w:sz="4" w:space="0" w:color="auto"/>
              <w:right w:val="single" w:sz="4" w:space="0" w:color="auto"/>
            </w:tcBorders>
          </w:tcPr>
          <w:p w14:paraId="17E030DB" w14:textId="77777777" w:rsidR="002B33C2" w:rsidRPr="001B0BB4" w:rsidRDefault="002B33C2" w:rsidP="00421B63">
            <w:r w:rsidRPr="001B0BB4">
              <w:t>0.1 mg/kg BID</w:t>
            </w:r>
          </w:p>
        </w:tc>
        <w:tc>
          <w:tcPr>
            <w:tcW w:w="1620" w:type="dxa"/>
            <w:tcBorders>
              <w:top w:val="single" w:sz="4" w:space="0" w:color="auto"/>
              <w:left w:val="single" w:sz="4" w:space="0" w:color="auto"/>
              <w:bottom w:val="single" w:sz="4" w:space="0" w:color="auto"/>
              <w:right w:val="single" w:sz="4" w:space="0" w:color="auto"/>
            </w:tcBorders>
            <w:hideMark/>
          </w:tcPr>
          <w:p w14:paraId="0EBEF198" w14:textId="77777777" w:rsidR="002B33C2" w:rsidRPr="001B0BB4" w:rsidRDefault="002B33C2" w:rsidP="00421B63">
            <w:r w:rsidRPr="001B0BB4">
              <w:t>0.2 mg/kg BID</w:t>
            </w:r>
          </w:p>
        </w:tc>
        <w:tc>
          <w:tcPr>
            <w:tcW w:w="2070" w:type="dxa"/>
            <w:tcBorders>
              <w:top w:val="single" w:sz="4" w:space="0" w:color="auto"/>
              <w:left w:val="single" w:sz="4" w:space="0" w:color="auto"/>
              <w:bottom w:val="single" w:sz="4" w:space="0" w:color="auto"/>
              <w:right w:val="single" w:sz="4" w:space="0" w:color="auto"/>
            </w:tcBorders>
            <w:hideMark/>
          </w:tcPr>
          <w:p w14:paraId="4E4708E5" w14:textId="77777777" w:rsidR="002B33C2" w:rsidRPr="001B0BB4" w:rsidRDefault="002B33C2" w:rsidP="00421B63">
            <w:r w:rsidRPr="001B0BB4">
              <w:t>0.05-0.1mg/kg/dose</w:t>
            </w:r>
          </w:p>
        </w:tc>
      </w:tr>
      <w:tr w:rsidR="002B33C2" w:rsidRPr="001B0BB4" w14:paraId="57E80801" w14:textId="77777777" w:rsidTr="00BF5037">
        <w:tc>
          <w:tcPr>
            <w:tcW w:w="1174" w:type="dxa"/>
            <w:vMerge/>
            <w:tcBorders>
              <w:left w:val="single" w:sz="4" w:space="0" w:color="auto"/>
              <w:bottom w:val="single" w:sz="4" w:space="0" w:color="auto"/>
              <w:right w:val="single" w:sz="4" w:space="0" w:color="auto"/>
            </w:tcBorders>
          </w:tcPr>
          <w:p w14:paraId="587C9FE2" w14:textId="77777777" w:rsidR="002B33C2" w:rsidRPr="001B0BB4" w:rsidRDefault="002B33C2" w:rsidP="00421B63"/>
        </w:tc>
        <w:tc>
          <w:tcPr>
            <w:tcW w:w="1071" w:type="dxa"/>
            <w:tcBorders>
              <w:top w:val="single" w:sz="4" w:space="0" w:color="auto"/>
              <w:left w:val="single" w:sz="4" w:space="0" w:color="auto"/>
              <w:bottom w:val="single" w:sz="4" w:space="0" w:color="auto"/>
              <w:right w:val="single" w:sz="4" w:space="0" w:color="auto"/>
            </w:tcBorders>
          </w:tcPr>
          <w:p w14:paraId="400E7552" w14:textId="77777777" w:rsidR="002B33C2" w:rsidRPr="001B0BB4" w:rsidRDefault="002B33C2" w:rsidP="00421B63">
            <w:r w:rsidRPr="001B0BB4">
              <w:t>≥ 50 kg</w:t>
            </w:r>
          </w:p>
        </w:tc>
        <w:tc>
          <w:tcPr>
            <w:tcW w:w="1980" w:type="dxa"/>
            <w:tcBorders>
              <w:top w:val="single" w:sz="4" w:space="0" w:color="auto"/>
              <w:left w:val="single" w:sz="4" w:space="0" w:color="auto"/>
              <w:bottom w:val="single" w:sz="4" w:space="0" w:color="auto"/>
              <w:right w:val="single" w:sz="4" w:space="0" w:color="auto"/>
            </w:tcBorders>
          </w:tcPr>
          <w:p w14:paraId="05B7AAED" w14:textId="48E04095" w:rsidR="002B33C2" w:rsidRPr="001B0BB4" w:rsidRDefault="002B33C2" w:rsidP="00421B63">
            <w:r w:rsidRPr="001B0BB4">
              <w:t>2.5 mg</w:t>
            </w:r>
            <w:r w:rsidR="00BF6F1C" w:rsidRPr="001B0BB4">
              <w:t xml:space="preserve"> </w:t>
            </w:r>
            <w:r w:rsidRPr="001B0BB4">
              <w:t>BID</w:t>
            </w:r>
          </w:p>
        </w:tc>
        <w:tc>
          <w:tcPr>
            <w:tcW w:w="1620" w:type="dxa"/>
            <w:tcBorders>
              <w:top w:val="single" w:sz="4" w:space="0" w:color="auto"/>
              <w:left w:val="single" w:sz="4" w:space="0" w:color="auto"/>
              <w:bottom w:val="single" w:sz="4" w:space="0" w:color="auto"/>
              <w:right w:val="single" w:sz="4" w:space="0" w:color="auto"/>
            </w:tcBorders>
          </w:tcPr>
          <w:p w14:paraId="7224FB4B" w14:textId="77777777" w:rsidR="002B33C2" w:rsidRPr="001B0BB4" w:rsidRDefault="002B33C2" w:rsidP="00421B63">
            <w:r w:rsidRPr="001B0BB4">
              <w:t>5mg BID</w:t>
            </w:r>
          </w:p>
        </w:tc>
        <w:tc>
          <w:tcPr>
            <w:tcW w:w="1620" w:type="dxa"/>
            <w:tcBorders>
              <w:top w:val="single" w:sz="4" w:space="0" w:color="auto"/>
              <w:left w:val="single" w:sz="4" w:space="0" w:color="auto"/>
              <w:bottom w:val="single" w:sz="4" w:space="0" w:color="auto"/>
              <w:right w:val="single" w:sz="4" w:space="0" w:color="auto"/>
            </w:tcBorders>
          </w:tcPr>
          <w:p w14:paraId="0FC96B1A" w14:textId="77777777" w:rsidR="002B33C2" w:rsidRPr="001B0BB4" w:rsidRDefault="002B33C2" w:rsidP="00421B63">
            <w:r w:rsidRPr="001B0BB4">
              <w:t>10mg BID</w:t>
            </w:r>
          </w:p>
        </w:tc>
        <w:tc>
          <w:tcPr>
            <w:tcW w:w="2070" w:type="dxa"/>
            <w:tcBorders>
              <w:top w:val="single" w:sz="4" w:space="0" w:color="auto"/>
              <w:left w:val="single" w:sz="4" w:space="0" w:color="auto"/>
              <w:bottom w:val="single" w:sz="4" w:space="0" w:color="auto"/>
              <w:right w:val="single" w:sz="4" w:space="0" w:color="auto"/>
            </w:tcBorders>
          </w:tcPr>
          <w:p w14:paraId="3D1E8BDA" w14:textId="77777777" w:rsidR="002B33C2" w:rsidRPr="001B0BB4" w:rsidRDefault="002B33C2" w:rsidP="00421B63">
            <w:r w:rsidRPr="001B0BB4">
              <w:t>2.5 mg/dose</w:t>
            </w:r>
          </w:p>
        </w:tc>
      </w:tr>
      <w:tr w:rsidR="002B33C2" w:rsidRPr="001B0BB4" w14:paraId="363AA4AE" w14:textId="77777777" w:rsidTr="00BF5037">
        <w:tc>
          <w:tcPr>
            <w:tcW w:w="1174" w:type="dxa"/>
            <w:vMerge w:val="restart"/>
            <w:tcBorders>
              <w:top w:val="single" w:sz="4" w:space="0" w:color="auto"/>
              <w:left w:val="single" w:sz="4" w:space="0" w:color="auto"/>
              <w:right w:val="single" w:sz="4" w:space="0" w:color="auto"/>
            </w:tcBorders>
            <w:hideMark/>
          </w:tcPr>
          <w:p w14:paraId="7B87F815" w14:textId="77777777" w:rsidR="002B33C2" w:rsidRPr="001B0BB4" w:rsidRDefault="002B33C2" w:rsidP="00421B63">
            <w:r w:rsidRPr="001B0BB4">
              <w:t>Lisinopril</w:t>
            </w:r>
          </w:p>
        </w:tc>
        <w:tc>
          <w:tcPr>
            <w:tcW w:w="1071" w:type="dxa"/>
            <w:tcBorders>
              <w:top w:val="single" w:sz="4" w:space="0" w:color="auto"/>
              <w:left w:val="single" w:sz="4" w:space="0" w:color="auto"/>
              <w:bottom w:val="single" w:sz="4" w:space="0" w:color="auto"/>
              <w:right w:val="single" w:sz="4" w:space="0" w:color="auto"/>
            </w:tcBorders>
          </w:tcPr>
          <w:p w14:paraId="2A454926" w14:textId="77777777" w:rsidR="002B33C2" w:rsidRPr="001B0BB4" w:rsidRDefault="002B33C2" w:rsidP="00421B63">
            <w:r w:rsidRPr="001B0BB4">
              <w:t>&lt; 50 kg</w:t>
            </w:r>
          </w:p>
        </w:tc>
        <w:tc>
          <w:tcPr>
            <w:tcW w:w="1980" w:type="dxa"/>
            <w:tcBorders>
              <w:top w:val="single" w:sz="4" w:space="0" w:color="auto"/>
              <w:left w:val="single" w:sz="4" w:space="0" w:color="auto"/>
              <w:bottom w:val="single" w:sz="4" w:space="0" w:color="auto"/>
              <w:right w:val="single" w:sz="4" w:space="0" w:color="auto"/>
            </w:tcBorders>
            <w:hideMark/>
          </w:tcPr>
          <w:p w14:paraId="3F13F2AC" w14:textId="77777777" w:rsidR="002B33C2" w:rsidRPr="001B0BB4" w:rsidRDefault="002B33C2" w:rsidP="00421B63">
            <w:r w:rsidRPr="001B0BB4">
              <w:t>0.1 mg/kg daily</w:t>
            </w:r>
          </w:p>
        </w:tc>
        <w:tc>
          <w:tcPr>
            <w:tcW w:w="1620" w:type="dxa"/>
            <w:tcBorders>
              <w:top w:val="single" w:sz="4" w:space="0" w:color="auto"/>
              <w:left w:val="single" w:sz="4" w:space="0" w:color="auto"/>
              <w:bottom w:val="single" w:sz="4" w:space="0" w:color="auto"/>
              <w:right w:val="single" w:sz="4" w:space="0" w:color="auto"/>
            </w:tcBorders>
          </w:tcPr>
          <w:p w14:paraId="7B518F57" w14:textId="77777777" w:rsidR="002B33C2" w:rsidRPr="001B0BB4" w:rsidRDefault="002B33C2" w:rsidP="00421B63">
            <w:r w:rsidRPr="001B0BB4">
              <w:t>0.1 mg/kg daily</w:t>
            </w:r>
          </w:p>
        </w:tc>
        <w:tc>
          <w:tcPr>
            <w:tcW w:w="1620" w:type="dxa"/>
            <w:tcBorders>
              <w:top w:val="single" w:sz="4" w:space="0" w:color="auto"/>
              <w:left w:val="single" w:sz="4" w:space="0" w:color="auto"/>
              <w:bottom w:val="single" w:sz="4" w:space="0" w:color="auto"/>
              <w:right w:val="single" w:sz="4" w:space="0" w:color="auto"/>
            </w:tcBorders>
            <w:hideMark/>
          </w:tcPr>
          <w:p w14:paraId="02F4FB2A" w14:textId="77777777" w:rsidR="002B33C2" w:rsidRPr="001B0BB4" w:rsidRDefault="002B33C2" w:rsidP="00421B63">
            <w:r w:rsidRPr="001B0BB4">
              <w:t>0.4 mg/kg daily</w:t>
            </w:r>
          </w:p>
        </w:tc>
        <w:tc>
          <w:tcPr>
            <w:tcW w:w="2070" w:type="dxa"/>
            <w:tcBorders>
              <w:top w:val="single" w:sz="4" w:space="0" w:color="auto"/>
              <w:left w:val="single" w:sz="4" w:space="0" w:color="auto"/>
              <w:bottom w:val="single" w:sz="4" w:space="0" w:color="auto"/>
              <w:right w:val="single" w:sz="4" w:space="0" w:color="auto"/>
            </w:tcBorders>
            <w:hideMark/>
          </w:tcPr>
          <w:p w14:paraId="0B5425CB" w14:textId="77777777" w:rsidR="002B33C2" w:rsidRPr="001B0BB4" w:rsidRDefault="002B33C2" w:rsidP="00421B63">
            <w:r w:rsidRPr="001B0BB4">
              <w:t>0.1 mg/kg/dose</w:t>
            </w:r>
          </w:p>
        </w:tc>
      </w:tr>
      <w:tr w:rsidR="002B33C2" w:rsidRPr="001B0BB4" w14:paraId="6FA6BDAA" w14:textId="77777777" w:rsidTr="00BF5037">
        <w:tc>
          <w:tcPr>
            <w:tcW w:w="1174" w:type="dxa"/>
            <w:vMerge/>
            <w:tcBorders>
              <w:left w:val="single" w:sz="4" w:space="0" w:color="auto"/>
              <w:bottom w:val="single" w:sz="4" w:space="0" w:color="auto"/>
              <w:right w:val="single" w:sz="4" w:space="0" w:color="auto"/>
            </w:tcBorders>
          </w:tcPr>
          <w:p w14:paraId="02CC8012" w14:textId="77777777" w:rsidR="002B33C2" w:rsidRPr="001B0BB4" w:rsidRDefault="002B33C2" w:rsidP="00421B63"/>
        </w:tc>
        <w:tc>
          <w:tcPr>
            <w:tcW w:w="1071" w:type="dxa"/>
            <w:tcBorders>
              <w:top w:val="single" w:sz="4" w:space="0" w:color="auto"/>
              <w:left w:val="single" w:sz="4" w:space="0" w:color="auto"/>
              <w:bottom w:val="single" w:sz="4" w:space="0" w:color="auto"/>
              <w:right w:val="single" w:sz="4" w:space="0" w:color="auto"/>
            </w:tcBorders>
          </w:tcPr>
          <w:p w14:paraId="7A59E710" w14:textId="77777777" w:rsidR="002B33C2" w:rsidRPr="001B0BB4" w:rsidRDefault="002B33C2" w:rsidP="00421B63">
            <w:r w:rsidRPr="001B0BB4">
              <w:t>≥ 50kg</w:t>
            </w:r>
          </w:p>
        </w:tc>
        <w:tc>
          <w:tcPr>
            <w:tcW w:w="1980" w:type="dxa"/>
            <w:tcBorders>
              <w:top w:val="single" w:sz="4" w:space="0" w:color="auto"/>
              <w:left w:val="single" w:sz="4" w:space="0" w:color="auto"/>
              <w:bottom w:val="single" w:sz="4" w:space="0" w:color="auto"/>
              <w:right w:val="single" w:sz="4" w:space="0" w:color="auto"/>
            </w:tcBorders>
          </w:tcPr>
          <w:p w14:paraId="66023751" w14:textId="77777777" w:rsidR="002B33C2" w:rsidRPr="001B0BB4" w:rsidRDefault="002B33C2" w:rsidP="00421B63">
            <w:r w:rsidRPr="001B0BB4">
              <w:t>5 mg daily</w:t>
            </w:r>
          </w:p>
        </w:tc>
        <w:tc>
          <w:tcPr>
            <w:tcW w:w="1620" w:type="dxa"/>
            <w:tcBorders>
              <w:top w:val="single" w:sz="4" w:space="0" w:color="auto"/>
              <w:left w:val="single" w:sz="4" w:space="0" w:color="auto"/>
              <w:bottom w:val="single" w:sz="4" w:space="0" w:color="auto"/>
              <w:right w:val="single" w:sz="4" w:space="0" w:color="auto"/>
            </w:tcBorders>
          </w:tcPr>
          <w:p w14:paraId="7E10FB8F" w14:textId="77777777" w:rsidR="002B33C2" w:rsidRPr="001B0BB4" w:rsidRDefault="002B33C2" w:rsidP="00421B63">
            <w:r w:rsidRPr="001B0BB4">
              <w:t>10mg daily</w:t>
            </w:r>
          </w:p>
        </w:tc>
        <w:tc>
          <w:tcPr>
            <w:tcW w:w="1620" w:type="dxa"/>
            <w:tcBorders>
              <w:top w:val="single" w:sz="4" w:space="0" w:color="auto"/>
              <w:left w:val="single" w:sz="4" w:space="0" w:color="auto"/>
              <w:bottom w:val="single" w:sz="4" w:space="0" w:color="auto"/>
              <w:right w:val="single" w:sz="4" w:space="0" w:color="auto"/>
            </w:tcBorders>
          </w:tcPr>
          <w:p w14:paraId="6C8F94AF" w14:textId="77777777" w:rsidR="002B33C2" w:rsidRPr="001B0BB4" w:rsidRDefault="002B33C2" w:rsidP="00421B63">
            <w:r w:rsidRPr="001B0BB4">
              <w:t>20mg daily</w:t>
            </w:r>
          </w:p>
        </w:tc>
        <w:tc>
          <w:tcPr>
            <w:tcW w:w="2070" w:type="dxa"/>
            <w:tcBorders>
              <w:top w:val="single" w:sz="4" w:space="0" w:color="auto"/>
              <w:left w:val="single" w:sz="4" w:space="0" w:color="auto"/>
              <w:bottom w:val="single" w:sz="4" w:space="0" w:color="auto"/>
              <w:right w:val="single" w:sz="4" w:space="0" w:color="auto"/>
            </w:tcBorders>
          </w:tcPr>
          <w:p w14:paraId="5B47E19A" w14:textId="77777777" w:rsidR="002B33C2" w:rsidRPr="001B0BB4" w:rsidRDefault="002B33C2" w:rsidP="00421B63">
            <w:r w:rsidRPr="001B0BB4">
              <w:t>5mg/dose</w:t>
            </w:r>
          </w:p>
        </w:tc>
      </w:tr>
      <w:tr w:rsidR="002B33C2" w:rsidRPr="001B0BB4" w14:paraId="04F81CFB" w14:textId="77777777" w:rsidTr="00BF5037">
        <w:tc>
          <w:tcPr>
            <w:tcW w:w="1174" w:type="dxa"/>
            <w:tcBorders>
              <w:top w:val="single" w:sz="4" w:space="0" w:color="auto"/>
              <w:left w:val="single" w:sz="4" w:space="0" w:color="auto"/>
              <w:bottom w:val="single" w:sz="4" w:space="0" w:color="auto"/>
              <w:right w:val="single" w:sz="4" w:space="0" w:color="auto"/>
            </w:tcBorders>
          </w:tcPr>
          <w:p w14:paraId="6AC71219" w14:textId="77777777" w:rsidR="002B33C2" w:rsidRPr="001B0BB4" w:rsidRDefault="002B33C2" w:rsidP="00421B63">
            <w:r w:rsidRPr="001B0BB4">
              <w:t>Perindopril</w:t>
            </w:r>
          </w:p>
        </w:tc>
        <w:tc>
          <w:tcPr>
            <w:tcW w:w="1071" w:type="dxa"/>
            <w:tcBorders>
              <w:top w:val="single" w:sz="4" w:space="0" w:color="auto"/>
              <w:left w:val="single" w:sz="4" w:space="0" w:color="auto"/>
              <w:bottom w:val="single" w:sz="4" w:space="0" w:color="auto"/>
              <w:right w:val="single" w:sz="4" w:space="0" w:color="auto"/>
            </w:tcBorders>
          </w:tcPr>
          <w:p w14:paraId="720E4649" w14:textId="77777777" w:rsidR="002B33C2" w:rsidRPr="001B0BB4" w:rsidRDefault="002B33C2" w:rsidP="00421B63">
            <w:r w:rsidRPr="001B0BB4">
              <w:t>≥ 50 kg</w:t>
            </w:r>
          </w:p>
        </w:tc>
        <w:tc>
          <w:tcPr>
            <w:tcW w:w="1980" w:type="dxa"/>
            <w:tcBorders>
              <w:top w:val="single" w:sz="4" w:space="0" w:color="auto"/>
              <w:left w:val="single" w:sz="4" w:space="0" w:color="auto"/>
              <w:bottom w:val="single" w:sz="4" w:space="0" w:color="auto"/>
              <w:right w:val="single" w:sz="4" w:space="0" w:color="auto"/>
            </w:tcBorders>
          </w:tcPr>
          <w:p w14:paraId="28AB4C71" w14:textId="77777777" w:rsidR="002B33C2" w:rsidRPr="001B0BB4" w:rsidRDefault="002B33C2" w:rsidP="00421B63">
            <w:r w:rsidRPr="001B0BB4">
              <w:t>2 mg daily</w:t>
            </w:r>
          </w:p>
        </w:tc>
        <w:tc>
          <w:tcPr>
            <w:tcW w:w="1620" w:type="dxa"/>
            <w:tcBorders>
              <w:top w:val="single" w:sz="4" w:space="0" w:color="auto"/>
              <w:left w:val="single" w:sz="4" w:space="0" w:color="auto"/>
              <w:bottom w:val="single" w:sz="4" w:space="0" w:color="auto"/>
              <w:right w:val="single" w:sz="4" w:space="0" w:color="auto"/>
            </w:tcBorders>
          </w:tcPr>
          <w:p w14:paraId="4EA05082" w14:textId="77777777" w:rsidR="002B33C2" w:rsidRPr="001B0BB4" w:rsidRDefault="002B33C2" w:rsidP="00421B63">
            <w:r w:rsidRPr="001B0BB4">
              <w:t>4 mg daily</w:t>
            </w:r>
          </w:p>
        </w:tc>
        <w:tc>
          <w:tcPr>
            <w:tcW w:w="1620" w:type="dxa"/>
            <w:tcBorders>
              <w:top w:val="single" w:sz="4" w:space="0" w:color="auto"/>
              <w:left w:val="single" w:sz="4" w:space="0" w:color="auto"/>
              <w:bottom w:val="single" w:sz="4" w:space="0" w:color="auto"/>
              <w:right w:val="single" w:sz="4" w:space="0" w:color="auto"/>
            </w:tcBorders>
          </w:tcPr>
          <w:p w14:paraId="773D73AC" w14:textId="77777777" w:rsidR="002B33C2" w:rsidRPr="001B0BB4" w:rsidRDefault="002B33C2" w:rsidP="00421B63">
            <w:r w:rsidRPr="001B0BB4">
              <w:t>8 mg daily</w:t>
            </w:r>
          </w:p>
        </w:tc>
        <w:tc>
          <w:tcPr>
            <w:tcW w:w="2070" w:type="dxa"/>
            <w:tcBorders>
              <w:top w:val="single" w:sz="4" w:space="0" w:color="auto"/>
              <w:left w:val="single" w:sz="4" w:space="0" w:color="auto"/>
              <w:bottom w:val="single" w:sz="4" w:space="0" w:color="auto"/>
              <w:right w:val="single" w:sz="4" w:space="0" w:color="auto"/>
            </w:tcBorders>
          </w:tcPr>
          <w:p w14:paraId="0B8B95A2" w14:textId="77777777" w:rsidR="002B33C2" w:rsidRPr="001B0BB4" w:rsidRDefault="002B33C2" w:rsidP="00421B63">
            <w:r w:rsidRPr="001B0BB4">
              <w:t>2 mg/dose</w:t>
            </w:r>
          </w:p>
        </w:tc>
      </w:tr>
      <w:tr w:rsidR="002B33C2" w:rsidRPr="001B0BB4" w14:paraId="6A881F6B" w14:textId="77777777" w:rsidTr="00BF5037">
        <w:tc>
          <w:tcPr>
            <w:tcW w:w="9535"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D7C7458" w14:textId="77777777" w:rsidR="002B33C2" w:rsidRPr="001B0BB4" w:rsidRDefault="002B33C2" w:rsidP="00421B63">
            <w:r w:rsidRPr="001B0BB4">
              <w:t>ANGIOTENSIN RECEPTOR BLOCKERS (ARB)</w:t>
            </w:r>
          </w:p>
        </w:tc>
      </w:tr>
      <w:tr w:rsidR="002B33C2" w:rsidRPr="001B0BB4" w14:paraId="5AC03B89" w14:textId="77777777" w:rsidTr="00BF5037">
        <w:tc>
          <w:tcPr>
            <w:tcW w:w="1174" w:type="dxa"/>
            <w:tcBorders>
              <w:top w:val="single" w:sz="4" w:space="0" w:color="auto"/>
              <w:left w:val="single" w:sz="4" w:space="0" w:color="auto"/>
              <w:bottom w:val="single" w:sz="4" w:space="0" w:color="auto"/>
              <w:right w:val="single" w:sz="4" w:space="0" w:color="auto"/>
            </w:tcBorders>
          </w:tcPr>
          <w:p w14:paraId="032A48B5" w14:textId="77777777" w:rsidR="002B33C2" w:rsidRPr="001B0BB4" w:rsidRDefault="002B33C2" w:rsidP="00421B63">
            <w:r w:rsidRPr="001B0BB4">
              <w:t>Valsartan</w:t>
            </w:r>
          </w:p>
        </w:tc>
        <w:tc>
          <w:tcPr>
            <w:tcW w:w="1071" w:type="dxa"/>
            <w:tcBorders>
              <w:top w:val="single" w:sz="4" w:space="0" w:color="auto"/>
              <w:left w:val="single" w:sz="4" w:space="0" w:color="auto"/>
              <w:bottom w:val="single" w:sz="4" w:space="0" w:color="auto"/>
              <w:right w:val="single" w:sz="4" w:space="0" w:color="auto"/>
            </w:tcBorders>
          </w:tcPr>
          <w:p w14:paraId="0833EC66" w14:textId="77777777" w:rsidR="002B33C2" w:rsidRPr="001B0BB4" w:rsidRDefault="002B33C2" w:rsidP="00421B63">
            <w:r w:rsidRPr="001B0BB4">
              <w:t>≥ 50 kg</w:t>
            </w:r>
          </w:p>
        </w:tc>
        <w:tc>
          <w:tcPr>
            <w:tcW w:w="1980" w:type="dxa"/>
            <w:tcBorders>
              <w:top w:val="single" w:sz="4" w:space="0" w:color="auto"/>
              <w:left w:val="single" w:sz="4" w:space="0" w:color="auto"/>
              <w:bottom w:val="single" w:sz="4" w:space="0" w:color="auto"/>
              <w:right w:val="single" w:sz="4" w:space="0" w:color="auto"/>
            </w:tcBorders>
          </w:tcPr>
          <w:p w14:paraId="4B00B1B7" w14:textId="77777777" w:rsidR="002B33C2" w:rsidRPr="001B0BB4" w:rsidRDefault="002B33C2" w:rsidP="00421B63">
            <w:r w:rsidRPr="001B0BB4">
              <w:t>40 mg BID</w:t>
            </w:r>
          </w:p>
        </w:tc>
        <w:tc>
          <w:tcPr>
            <w:tcW w:w="1620" w:type="dxa"/>
            <w:tcBorders>
              <w:top w:val="single" w:sz="4" w:space="0" w:color="auto"/>
              <w:left w:val="single" w:sz="4" w:space="0" w:color="auto"/>
              <w:bottom w:val="single" w:sz="4" w:space="0" w:color="auto"/>
              <w:right w:val="single" w:sz="4" w:space="0" w:color="auto"/>
            </w:tcBorders>
          </w:tcPr>
          <w:p w14:paraId="74AE8DD6" w14:textId="77777777" w:rsidR="002B33C2" w:rsidRPr="001B0BB4" w:rsidRDefault="002B33C2" w:rsidP="00421B63">
            <w:r w:rsidRPr="001B0BB4">
              <w:t>80 mg BID</w:t>
            </w:r>
          </w:p>
        </w:tc>
        <w:tc>
          <w:tcPr>
            <w:tcW w:w="1620" w:type="dxa"/>
            <w:tcBorders>
              <w:top w:val="single" w:sz="4" w:space="0" w:color="auto"/>
              <w:left w:val="single" w:sz="4" w:space="0" w:color="auto"/>
              <w:bottom w:val="single" w:sz="4" w:space="0" w:color="auto"/>
              <w:right w:val="single" w:sz="4" w:space="0" w:color="auto"/>
            </w:tcBorders>
          </w:tcPr>
          <w:p w14:paraId="67844FE3" w14:textId="77777777" w:rsidR="002B33C2" w:rsidRPr="001B0BB4" w:rsidRDefault="002B33C2" w:rsidP="00421B63">
            <w:r w:rsidRPr="001B0BB4">
              <w:t>160 mg BID</w:t>
            </w:r>
          </w:p>
        </w:tc>
        <w:tc>
          <w:tcPr>
            <w:tcW w:w="2070" w:type="dxa"/>
            <w:tcBorders>
              <w:top w:val="single" w:sz="4" w:space="0" w:color="auto"/>
              <w:left w:val="single" w:sz="4" w:space="0" w:color="auto"/>
              <w:bottom w:val="single" w:sz="4" w:space="0" w:color="auto"/>
              <w:right w:val="single" w:sz="4" w:space="0" w:color="auto"/>
            </w:tcBorders>
          </w:tcPr>
          <w:p w14:paraId="59F9AF20" w14:textId="77777777" w:rsidR="002B33C2" w:rsidRPr="001B0BB4" w:rsidRDefault="002B33C2" w:rsidP="00421B63">
            <w:r w:rsidRPr="001B0BB4">
              <w:t>40 mg/dose</w:t>
            </w:r>
          </w:p>
        </w:tc>
      </w:tr>
      <w:tr w:rsidR="002B33C2" w:rsidRPr="001B0BB4" w14:paraId="6D243A03" w14:textId="77777777" w:rsidTr="00BF5037">
        <w:tc>
          <w:tcPr>
            <w:tcW w:w="1174" w:type="dxa"/>
            <w:tcBorders>
              <w:top w:val="single" w:sz="4" w:space="0" w:color="auto"/>
              <w:left w:val="single" w:sz="4" w:space="0" w:color="auto"/>
              <w:bottom w:val="single" w:sz="4" w:space="0" w:color="auto"/>
              <w:right w:val="single" w:sz="4" w:space="0" w:color="auto"/>
            </w:tcBorders>
          </w:tcPr>
          <w:p w14:paraId="1BB8D99A" w14:textId="77777777" w:rsidR="002B33C2" w:rsidRPr="001B0BB4" w:rsidRDefault="002B33C2" w:rsidP="00421B63">
            <w:r w:rsidRPr="001B0BB4">
              <w:t>Losartan</w:t>
            </w:r>
          </w:p>
        </w:tc>
        <w:tc>
          <w:tcPr>
            <w:tcW w:w="1071" w:type="dxa"/>
            <w:tcBorders>
              <w:top w:val="single" w:sz="4" w:space="0" w:color="auto"/>
              <w:left w:val="single" w:sz="4" w:space="0" w:color="auto"/>
              <w:bottom w:val="single" w:sz="4" w:space="0" w:color="auto"/>
              <w:right w:val="single" w:sz="4" w:space="0" w:color="auto"/>
            </w:tcBorders>
          </w:tcPr>
          <w:p w14:paraId="1D80B2D4" w14:textId="77777777" w:rsidR="002B33C2" w:rsidRPr="001B0BB4" w:rsidRDefault="002B33C2" w:rsidP="00421B63">
            <w:r w:rsidRPr="001B0BB4">
              <w:t xml:space="preserve">≥ 50 kg </w:t>
            </w:r>
          </w:p>
        </w:tc>
        <w:tc>
          <w:tcPr>
            <w:tcW w:w="1980" w:type="dxa"/>
            <w:tcBorders>
              <w:top w:val="single" w:sz="4" w:space="0" w:color="auto"/>
              <w:left w:val="single" w:sz="4" w:space="0" w:color="auto"/>
              <w:bottom w:val="single" w:sz="4" w:space="0" w:color="auto"/>
              <w:right w:val="single" w:sz="4" w:space="0" w:color="auto"/>
            </w:tcBorders>
          </w:tcPr>
          <w:p w14:paraId="6D59263C" w14:textId="77777777" w:rsidR="002B33C2" w:rsidRPr="001B0BB4" w:rsidRDefault="002B33C2" w:rsidP="00421B63">
            <w:r w:rsidRPr="001B0BB4">
              <w:t>25 mg daily</w:t>
            </w:r>
          </w:p>
        </w:tc>
        <w:tc>
          <w:tcPr>
            <w:tcW w:w="1620" w:type="dxa"/>
            <w:tcBorders>
              <w:top w:val="single" w:sz="4" w:space="0" w:color="auto"/>
              <w:left w:val="single" w:sz="4" w:space="0" w:color="auto"/>
              <w:bottom w:val="single" w:sz="4" w:space="0" w:color="auto"/>
              <w:right w:val="single" w:sz="4" w:space="0" w:color="auto"/>
            </w:tcBorders>
          </w:tcPr>
          <w:p w14:paraId="101CC6FB" w14:textId="77777777" w:rsidR="002B33C2" w:rsidRPr="001B0BB4" w:rsidRDefault="002B33C2" w:rsidP="00421B63">
            <w:r w:rsidRPr="001B0BB4">
              <w:t>50 mg daily</w:t>
            </w:r>
          </w:p>
        </w:tc>
        <w:tc>
          <w:tcPr>
            <w:tcW w:w="1620" w:type="dxa"/>
            <w:tcBorders>
              <w:top w:val="single" w:sz="4" w:space="0" w:color="auto"/>
              <w:left w:val="single" w:sz="4" w:space="0" w:color="auto"/>
              <w:bottom w:val="single" w:sz="4" w:space="0" w:color="auto"/>
              <w:right w:val="single" w:sz="4" w:space="0" w:color="auto"/>
            </w:tcBorders>
          </w:tcPr>
          <w:p w14:paraId="3B0A5656" w14:textId="1C47ADDE" w:rsidR="002B33C2" w:rsidRPr="001B0BB4" w:rsidRDefault="002B33C2" w:rsidP="00421B63">
            <w:r w:rsidRPr="001B0BB4">
              <w:t>150 mg daily</w:t>
            </w:r>
          </w:p>
        </w:tc>
        <w:tc>
          <w:tcPr>
            <w:tcW w:w="2070" w:type="dxa"/>
            <w:tcBorders>
              <w:top w:val="single" w:sz="4" w:space="0" w:color="auto"/>
              <w:left w:val="single" w:sz="4" w:space="0" w:color="auto"/>
              <w:bottom w:val="single" w:sz="4" w:space="0" w:color="auto"/>
              <w:right w:val="single" w:sz="4" w:space="0" w:color="auto"/>
            </w:tcBorders>
          </w:tcPr>
          <w:p w14:paraId="169F0234" w14:textId="77777777" w:rsidR="002B33C2" w:rsidRPr="001B0BB4" w:rsidRDefault="002B33C2" w:rsidP="00421B63">
            <w:r w:rsidRPr="001B0BB4">
              <w:t>25 mg/dose</w:t>
            </w:r>
          </w:p>
        </w:tc>
      </w:tr>
      <w:tr w:rsidR="002B33C2" w:rsidRPr="001B0BB4" w14:paraId="23114E46" w14:textId="77777777" w:rsidTr="00BF5037">
        <w:tc>
          <w:tcPr>
            <w:tcW w:w="9535" w:type="dxa"/>
            <w:gridSpan w:val="6"/>
            <w:tcBorders>
              <w:top w:val="single" w:sz="4" w:space="0" w:color="auto"/>
              <w:left w:val="single" w:sz="4" w:space="0" w:color="auto"/>
              <w:bottom w:val="single" w:sz="4" w:space="0" w:color="auto"/>
              <w:right w:val="single" w:sz="4" w:space="0" w:color="auto"/>
            </w:tcBorders>
          </w:tcPr>
          <w:p w14:paraId="21D27CFA" w14:textId="42BE861E" w:rsidR="002B33C2" w:rsidRPr="001B0BB4" w:rsidRDefault="002B33C2" w:rsidP="00421B63">
            <w:r w:rsidRPr="001B0BB4">
              <w:t xml:space="preserve"># Doses are generally titrated every 2-3 weeks prior to </w:t>
            </w:r>
            <w:proofErr w:type="spellStart"/>
            <w:r w:rsidRPr="001B0BB4">
              <w:t>HFrEF</w:t>
            </w:r>
            <w:proofErr w:type="spellEnd"/>
            <w:r w:rsidRPr="001B0BB4">
              <w:t xml:space="preserve"> and may be </w:t>
            </w:r>
            <w:proofErr w:type="spellStart"/>
            <w:r w:rsidRPr="001B0BB4">
              <w:t>uptitrated</w:t>
            </w:r>
            <w:proofErr w:type="spellEnd"/>
            <w:r w:rsidRPr="001B0BB4">
              <w:t xml:space="preserve"> in 1-2 week increments in patients with </w:t>
            </w:r>
            <w:proofErr w:type="spellStart"/>
            <w:r w:rsidRPr="001B0BB4">
              <w:t>HFrEF</w:t>
            </w:r>
            <w:proofErr w:type="spellEnd"/>
            <w:r w:rsidRPr="001B0BB4">
              <w:t xml:space="preserve"> with appropriate monitoring or every few days in closely monitored (inpatient). </w:t>
            </w:r>
            <w:r w:rsidRPr="001B0BB4">
              <w:br/>
              <w:t xml:space="preserve">† Routine use of combined high dose MRA and ACEI/ARB may be harmful. Close monitoring of potassium with uptitration or initiation/titration of other medications that may cause hyperkalemia is warranted. </w:t>
            </w:r>
          </w:p>
        </w:tc>
      </w:tr>
    </w:tbl>
    <w:p w14:paraId="65595EA1" w14:textId="15D60EB2" w:rsidR="004A549E" w:rsidRPr="001B0BB4" w:rsidRDefault="004A549E" w:rsidP="002422A4">
      <w:pPr>
        <w:pStyle w:val="EndNoteBibliography"/>
      </w:pPr>
      <w:r w:rsidRPr="00D41A87">
        <w:rPr>
          <w:rFonts w:ascii="Arial" w:hAnsi="Arial" w:cs="Arial"/>
          <w:sz w:val="20"/>
          <w:szCs w:val="20"/>
        </w:rPr>
        <w:br/>
      </w:r>
    </w:p>
    <w:p w14:paraId="30902A72" w14:textId="618129AB" w:rsidR="000F3D1D" w:rsidRPr="001B0BB4" w:rsidRDefault="005F1BE2" w:rsidP="00421B63">
      <w:r>
        <w:br/>
      </w:r>
      <w:r w:rsidRPr="001B0BB4">
        <w:t>Therapeutic monitoring</w:t>
      </w:r>
    </w:p>
    <w:p w14:paraId="25B916BB" w14:textId="76486B9B" w:rsidR="004A549E" w:rsidRPr="001B0BB4" w:rsidRDefault="004A549E" w:rsidP="00421B63">
      <w:pPr>
        <w:pStyle w:val="ListParagraph"/>
        <w:numPr>
          <w:ilvl w:val="0"/>
          <w:numId w:val="28"/>
        </w:numPr>
      </w:pPr>
      <w:r w:rsidRPr="001B0BB4">
        <w:t>Baseline Cystatin C and basic metabolic panel</w:t>
      </w:r>
      <w:r w:rsidR="001E54AA" w:rsidRPr="001B0BB4">
        <w:t xml:space="preserve"> should be considered in all patients, especially those with higher risk of renal disease.</w:t>
      </w:r>
    </w:p>
    <w:p w14:paraId="5355091A" w14:textId="3EEFC140" w:rsidR="001E54AA" w:rsidRPr="001B0BB4" w:rsidRDefault="001E54AA" w:rsidP="00421B63">
      <w:pPr>
        <w:pStyle w:val="ListParagraph"/>
        <w:numPr>
          <w:ilvl w:val="1"/>
          <w:numId w:val="28"/>
        </w:numPr>
      </w:pPr>
      <w:r w:rsidRPr="001B0BB4">
        <w:t>It is reasonable to start lower dose, prophylactic target medications without baseline labs if no other concerns for renal disease, and not initiating concomitant MRA.</w:t>
      </w:r>
    </w:p>
    <w:p w14:paraId="2CA265F8" w14:textId="4E893246" w:rsidR="001E54AA" w:rsidRPr="001B0BB4" w:rsidRDefault="004A549E" w:rsidP="00421B63">
      <w:pPr>
        <w:pStyle w:val="ListParagraph"/>
        <w:numPr>
          <w:ilvl w:val="1"/>
          <w:numId w:val="28"/>
        </w:numPr>
      </w:pPr>
      <w:r w:rsidRPr="001B0BB4">
        <w:t>Repeat</w:t>
      </w:r>
      <w:r w:rsidR="001E54AA" w:rsidRPr="001B0BB4">
        <w:t>ing labs with significant dose titrations should be strongly considered</w:t>
      </w:r>
    </w:p>
    <w:p w14:paraId="036D9402" w14:textId="1880D463" w:rsidR="001E54AA" w:rsidRPr="001B0BB4" w:rsidRDefault="001E54AA" w:rsidP="00421B63">
      <w:pPr>
        <w:pStyle w:val="ListParagraph"/>
        <w:numPr>
          <w:ilvl w:val="1"/>
          <w:numId w:val="28"/>
        </w:numPr>
      </w:pPr>
      <w:r w:rsidRPr="001B0BB4">
        <w:t>For younger patients on stable dosing repeat</w:t>
      </w:r>
      <w:r w:rsidR="00321A25" w:rsidRPr="001B0BB4">
        <w:t xml:space="preserve"> labs</w:t>
      </w:r>
      <w:r w:rsidRPr="001B0BB4">
        <w:t xml:space="preserve"> every 12-24 months; recommend checking every 12 months in older patients, or in patients currently taking medications known to cause hyperkalemia</w:t>
      </w:r>
      <w:r w:rsidR="00D81E6D" w:rsidRPr="001B0BB4">
        <w:t xml:space="preserve">, or </w:t>
      </w:r>
      <w:r w:rsidRPr="001B0BB4">
        <w:t xml:space="preserve">with clinical deterioration </w:t>
      </w:r>
    </w:p>
    <w:p w14:paraId="56521217" w14:textId="5B98792D" w:rsidR="004A549E" w:rsidRPr="001B0BB4" w:rsidRDefault="004A549E" w:rsidP="00421B63">
      <w:pPr>
        <w:pStyle w:val="ListParagraph"/>
        <w:numPr>
          <w:ilvl w:val="0"/>
          <w:numId w:val="28"/>
        </w:numPr>
      </w:pPr>
      <w:r w:rsidRPr="001B0BB4">
        <w:t>Blood pressure (BP)</w:t>
      </w:r>
    </w:p>
    <w:p w14:paraId="258CDB24" w14:textId="46836859" w:rsidR="004A549E" w:rsidRPr="001B0BB4" w:rsidRDefault="004A549E" w:rsidP="00421B63">
      <w:pPr>
        <w:pStyle w:val="ListParagraph"/>
        <w:numPr>
          <w:ilvl w:val="1"/>
          <w:numId w:val="28"/>
        </w:numPr>
      </w:pPr>
      <w:r w:rsidRPr="001B0BB4">
        <w:t xml:space="preserve">Medications should continue to be </w:t>
      </w:r>
      <w:proofErr w:type="spellStart"/>
      <w:r w:rsidRPr="001B0BB4">
        <w:t>uptitrated</w:t>
      </w:r>
      <w:proofErr w:type="spellEnd"/>
      <w:r w:rsidRPr="001B0BB4">
        <w:t xml:space="preserve"> if BP remains at least &gt; 90/50</w:t>
      </w:r>
      <w:r w:rsidR="003D5C31" w:rsidRPr="001B0BB4">
        <w:fldChar w:fldCharType="begin">
          <w:fldData xml:space="preserve">PEVuZE5vdGU+PENpdGU+PEF1dGhvcj5LbGVpbm1hbjwvQXV0aG9yPjxZZWFyPjIwMTA8L1llYXI+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</w:fldData>
        </w:fldChar>
      </w:r>
      <w:r w:rsidR="0067348A">
        <w:instrText xml:space="preserve"> ADDIN EN.CITE </w:instrText>
      </w:r>
      <w:r w:rsidR="0067348A">
        <w:fldChar w:fldCharType="begin">
          <w:fldData xml:space="preserve">PEVuZE5vdGU+PENpdGU+PEF1dGhvcj5LbGVpbm1hbjwvQXV0aG9yPjxZZWFyPjIwMTA8L1llYXI+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</w:fldData>
        </w:fldChar>
      </w:r>
      <w:r w:rsidR="0067348A">
        <w:instrText xml:space="preserve"> ADDIN EN.CITE.DATA </w:instrText>
      </w:r>
      <w:r w:rsidR="0067348A">
        <w:fldChar w:fldCharType="end"/>
      </w:r>
      <w:r w:rsidR="003D5C31" w:rsidRPr="001B0BB4">
        <w:fldChar w:fldCharType="separate"/>
      </w:r>
      <w:r w:rsidR="00EC644D" w:rsidRPr="00EC644D">
        <w:rPr>
          <w:noProof/>
          <w:vertAlign w:val="superscript"/>
        </w:rPr>
        <w:t>6</w:t>
      </w:r>
      <w:r w:rsidR="003D5C31" w:rsidRPr="001B0BB4">
        <w:fldChar w:fldCharType="end"/>
      </w:r>
      <w:r w:rsidRPr="001B0BB4">
        <w:t xml:space="preserve"> mmHg unless patients are symptomatic;</w:t>
      </w:r>
    </w:p>
    <w:p w14:paraId="27BFC54D" w14:textId="7335516D" w:rsidR="004A549E" w:rsidRPr="001B0BB4" w:rsidRDefault="004A549E" w:rsidP="00421B63">
      <w:pPr>
        <w:pStyle w:val="ListParagraph"/>
        <w:numPr>
          <w:ilvl w:val="2"/>
          <w:numId w:val="28"/>
        </w:numPr>
      </w:pPr>
      <w:r w:rsidRPr="001B0BB4">
        <w:t>BP goals should be adjusted based on age and weight derived normative blood pressure tables</w:t>
      </w:r>
      <w:r w:rsidRPr="001B0BB4">
        <w:fldChar w:fldCharType="begin">
          <w:fldData xml:space="preserve">PEVuZE5vdGU+PENpdGU+PEF1dGhvcj5GbHlubjwvQXV0aG9yPjxZZWFyPjIwMTc8L1llYXI+PFJl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</w:fldData>
        </w:fldChar>
      </w:r>
      <w:r w:rsidR="0067348A">
        <w:instrText xml:space="preserve"> ADDIN EN.CITE </w:instrText>
      </w:r>
      <w:r w:rsidR="0067348A">
        <w:fldChar w:fldCharType="begin">
          <w:fldData xml:space="preserve">PEVuZE5vdGU+PENpdGU+PEF1dGhvcj5GbHlubjwvQXV0aG9yPjxZZWFyPjIwMTc8L1llYXI+PFJl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</w:fldData>
        </w:fldChar>
      </w:r>
      <w:r w:rsidR="0067348A">
        <w:instrText xml:space="preserve"> ADDIN EN.CITE.DATA </w:instrText>
      </w:r>
      <w:r w:rsidR="0067348A">
        <w:fldChar w:fldCharType="end"/>
      </w:r>
      <w:r w:rsidRPr="001B0BB4">
        <w:fldChar w:fldCharType="separate"/>
      </w:r>
      <w:r w:rsidR="00EC644D" w:rsidRPr="00EC644D">
        <w:rPr>
          <w:noProof/>
          <w:vertAlign w:val="superscript"/>
        </w:rPr>
        <w:t>7</w:t>
      </w:r>
      <w:r w:rsidRPr="001B0BB4">
        <w:fldChar w:fldCharType="end"/>
      </w:r>
    </w:p>
    <w:p w14:paraId="0300F0EB" w14:textId="77777777" w:rsidR="004A549E" w:rsidRPr="001B0BB4" w:rsidRDefault="004A549E" w:rsidP="00421B63">
      <w:pPr>
        <w:pStyle w:val="ListParagraph"/>
        <w:numPr>
          <w:ilvl w:val="2"/>
          <w:numId w:val="28"/>
        </w:numPr>
      </w:pPr>
      <w:r w:rsidRPr="001B0BB4">
        <w:t>Older patients with DMD may tolerate blood pressures &lt; 90/50 mmHg and goals may be titrated on an individual basis at the discretion of the cardiologist with appropriate monitoring</w:t>
      </w:r>
    </w:p>
    <w:p w14:paraId="562727F5" w14:textId="3C3D2283" w:rsidR="004A549E" w:rsidRPr="001B0BB4" w:rsidRDefault="004A549E" w:rsidP="00421B63">
      <w:pPr>
        <w:pStyle w:val="ListParagraph"/>
        <w:numPr>
          <w:ilvl w:val="1"/>
          <w:numId w:val="28"/>
        </w:numPr>
      </w:pPr>
      <w:r w:rsidRPr="001B0BB4">
        <w:t xml:space="preserve">A home blood pressure cuff can be a useful adjunct for </w:t>
      </w:r>
      <w:proofErr w:type="spellStart"/>
      <w:r w:rsidRPr="001B0BB4">
        <w:t>uptitration</w:t>
      </w:r>
      <w:proofErr w:type="spellEnd"/>
      <w:r w:rsidRPr="001B0BB4">
        <w:t xml:space="preserve">, </w:t>
      </w:r>
      <w:r w:rsidR="009E7D99">
        <w:t>`</w:t>
      </w:r>
      <w:r w:rsidRPr="001B0BB4">
        <w:t>though it is not required</w:t>
      </w:r>
      <w:r w:rsidRPr="001B0BB4">
        <w:br/>
      </w:r>
    </w:p>
    <w:p w14:paraId="12AB361E" w14:textId="77777777" w:rsidR="0042720D" w:rsidRPr="001B0BB4" w:rsidRDefault="0042720D" w:rsidP="00421B63">
      <w:r w:rsidRPr="001B0BB4">
        <w:br w:type="page"/>
      </w:r>
    </w:p>
    <w:p w14:paraId="725A6BDD" w14:textId="415CB082" w:rsidR="004A549E" w:rsidRPr="001B0BB4" w:rsidRDefault="004A549E" w:rsidP="00421B63">
      <w:pPr>
        <w:pStyle w:val="Heading1"/>
        <w:rPr>
          <w:color w:val="767171" w:themeColor="background2" w:themeShade="80"/>
        </w:rPr>
      </w:pPr>
      <w:bookmarkStart w:id="4" w:name="_Toc103758897"/>
      <w:r w:rsidRPr="001B0BB4">
        <w:rPr>
          <w:bCs/>
        </w:rPr>
        <w:lastRenderedPageBreak/>
        <w:t>B</w:t>
      </w:r>
      <w:r w:rsidR="000F3D1D" w:rsidRPr="001B0BB4">
        <w:rPr>
          <w:bCs/>
        </w:rPr>
        <w:t>ETA</w:t>
      </w:r>
      <w:r w:rsidRPr="001B0BB4">
        <w:t>-B</w:t>
      </w:r>
      <w:r w:rsidR="000F3D1D" w:rsidRPr="001B0BB4">
        <w:t>LOCKERS</w:t>
      </w:r>
      <w:r w:rsidRPr="001B0BB4">
        <w:t xml:space="preserve"> (BB)</w:t>
      </w:r>
      <w:bookmarkEnd w:id="4"/>
    </w:p>
    <w:p w14:paraId="11E8F613" w14:textId="77777777" w:rsidR="000F3D1D" w:rsidRPr="001B0BB4" w:rsidRDefault="000F3D1D" w:rsidP="00421B63"/>
    <w:p w14:paraId="3134EE6D" w14:textId="77777777" w:rsidR="004A549E" w:rsidRPr="001B0BB4" w:rsidRDefault="004A549E" w:rsidP="00421B63">
      <w:r w:rsidRPr="001B0BB4">
        <w:t>Indication for Initiation of Therapy</w:t>
      </w:r>
    </w:p>
    <w:p w14:paraId="56AB95ED" w14:textId="77777777" w:rsidR="000F3D1D" w:rsidRPr="001B0BB4" w:rsidRDefault="000F3D1D" w:rsidP="00421B63"/>
    <w:p w14:paraId="0FA38622" w14:textId="76A3685B" w:rsidR="004A549E" w:rsidRPr="001B0BB4" w:rsidRDefault="004A549E" w:rsidP="00421B63">
      <w:pPr>
        <w:pStyle w:val="ListParagraph"/>
        <w:numPr>
          <w:ilvl w:val="0"/>
          <w:numId w:val="28"/>
        </w:numPr>
      </w:pPr>
      <w:r w:rsidRPr="001B0BB4">
        <w:t>Beta-blocker therapy is recommended for patients with systolic dysfunction in the Care Considerations and AHA guidelines.</w:t>
      </w:r>
      <w:r w:rsidRPr="001B0BB4">
        <w:fldChar w:fldCharType="begin">
          <w:fldData xml:space="preserve">PEVuZE5vdGU+PENpdGU+PEF1dGhvcj5CaXJua3JhbnQ8L0F1dGhvcj48WWVhcj4yMDE4PC9ZZWFy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5lMjAwLWUyMzE8L3BhZ2VzPjx2b2x1bWU+MTM2PC92b2x1bWU+PG51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</w:fldData>
        </w:fldChar>
      </w:r>
      <w:r w:rsidR="0067348A">
        <w:instrText xml:space="preserve"> ADDIN EN.CITE </w:instrText>
      </w:r>
      <w:r w:rsidR="0067348A">
        <w:fldChar w:fldCharType="begin">
          <w:fldData xml:space="preserve">PEVuZE5vdGU+PENpdGU+PEF1dGhvcj5CaXJua3JhbnQ8L0F1dGhvcj48WWVhcj4yMDE4PC9ZZWFy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5lMjAwLWUyMzE8L3BhZ2VzPjx2b2x1bWU+MTM2PC92b2x1bWU+PG51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</w:fldData>
        </w:fldChar>
      </w:r>
      <w:r w:rsidR="0067348A">
        <w:instrText xml:space="preserve"> ADDIN EN.CITE.DATA </w:instrText>
      </w:r>
      <w:r w:rsidR="0067348A">
        <w:fldChar w:fldCharType="end"/>
      </w:r>
      <w:r w:rsidRPr="001B0BB4">
        <w:fldChar w:fldCharType="separate"/>
      </w:r>
      <w:r w:rsidRPr="001B0BB4">
        <w:rPr>
          <w:noProof/>
          <w:vertAlign w:val="superscript"/>
        </w:rPr>
        <w:t>1, 2</w:t>
      </w:r>
      <w:r w:rsidRPr="001B0BB4">
        <w:fldChar w:fldCharType="end"/>
      </w:r>
      <w:r w:rsidRPr="001B0BB4">
        <w:t xml:space="preserve">  While the data </w:t>
      </w:r>
      <w:r w:rsidR="007427A0">
        <w:t>are</w:t>
      </w:r>
      <w:r w:rsidR="007427A0" w:rsidRPr="001B0BB4">
        <w:t xml:space="preserve"> </w:t>
      </w:r>
      <w:r w:rsidRPr="001B0BB4">
        <w:t xml:space="preserve">not yet definitive, this would also be consistent with evolving data in adults with </w:t>
      </w:r>
      <w:proofErr w:type="spellStart"/>
      <w:r w:rsidR="00A85DC6" w:rsidRPr="001B0BB4">
        <w:t>HFmrEF</w:t>
      </w:r>
      <w:proofErr w:type="spellEnd"/>
      <w:r w:rsidRPr="001B0BB4">
        <w:t>, especially those with a downward trajectory in systolic function.</w:t>
      </w:r>
      <w:r w:rsidRPr="001B0BB4">
        <w:fldChar w:fldCharType="begin"/>
      </w:r>
      <w:r w:rsidR="0067348A">
        <w:instrText xml:space="preserve"> ADDIN EN.CITE &lt;EndNote&gt;&lt;Cite&gt;&lt;Author&gt;Brann&lt;/Author&gt;&lt;Year&gt;2020&lt;/Year&gt;&lt;RecNum&gt;2201&lt;/RecNum&gt;&lt;DisplayText&gt;&lt;style face="superscript"&gt;8&lt;/style&gt;&lt;/DisplayText&gt;&lt;record&gt;&lt;rec-number&gt;2201&lt;/rec-number&gt;&lt;foreign-keys&gt;&lt;key app="EN" db-id="asrd02zt0ra2d8eexw8vax5r99a2eae52pa5" timestamp="1594409043"&gt;2201&lt;/key&gt;&lt;/foreign-keys&gt;&lt;ref-type name="Journal Article"&gt;17&lt;/ref-type&gt;&lt;contributors&gt;&lt;authors&gt;&lt;author&gt;Brann, A.&lt;/author&gt;&lt;author&gt;Janvanishstaporn, S.&lt;/author&gt;&lt;author&gt;Greenberg, B.&lt;/author&gt;&lt;/authors&gt;&lt;/contributors&gt;&lt;auth-address&gt;Division of Cardiovascular Medicine, University of California, San Diego, La Jolla.&amp;#xD;Siriraj Hospital of Mahidol University, Bangkok, Thailand.&lt;/auth-address&gt;&lt;titles&gt;&lt;title&gt;Association of Prior Left Ventricular Ejection Fraction With Clinical Outcomes in Patients With Heart Failure With Midrange Ejection Fraction&lt;/title&gt;&lt;secondary-title&gt;JAMA Cardiol&lt;/secondary-title&gt;&lt;alt-title&gt;JAMA cardiology&lt;/alt-title&gt;&lt;/titles&gt;&lt;periodical&gt;&lt;full-title&gt;JAMA Cardiol&lt;/full-title&gt;&lt;abbr-1&gt;JAMA cardiology&lt;/abbr-1&gt;&lt;/periodical&gt;&lt;alt-periodical&gt;&lt;full-title&gt;JAMA Cardiol&lt;/full-title&gt;&lt;abbr-1&gt;JAMA cardiology&lt;/abbr-1&gt;&lt;/alt-periodical&gt;&lt;edition&gt;2020/06/26&lt;/edition&gt;&lt;dates&gt;&lt;year&gt;2020&lt;/year&gt;&lt;pub-dates&gt;&lt;date&gt;Jun 17&lt;/date&gt;&lt;/pub-dates&gt;&lt;/dates&gt;&lt;isbn&gt;2380-6591 (Electronic)&lt;/isbn&gt;&lt;accession-num&gt;32584922&lt;/accession-num&gt;&lt;urls&gt;&lt;related-urls&gt;&lt;url&gt;https://www.ncbi.nlm.nih.gov/pubmed/32584922&lt;/url&gt;&lt;/related-urls&gt;&lt;/urls&gt;&lt;custom2&gt;PMC7301304&lt;/custom2&gt;&lt;electronic-resource-num&gt;10.1001/jamacardio.2020.2081&lt;/electronic-resource-num&gt;&lt;remote-database-provider&gt;NLM&lt;/remote-database-provider&gt;&lt;language&gt;eng&lt;/language&gt;&lt;/record&gt;&lt;/Cite&gt;&lt;/EndNote&gt;</w:instrText>
      </w:r>
      <w:r w:rsidRPr="001B0BB4">
        <w:fldChar w:fldCharType="separate"/>
      </w:r>
      <w:r w:rsidR="00EC644D" w:rsidRPr="00EC644D">
        <w:rPr>
          <w:noProof/>
          <w:vertAlign w:val="superscript"/>
        </w:rPr>
        <w:t>8</w:t>
      </w:r>
      <w:r w:rsidRPr="001B0BB4">
        <w:fldChar w:fldCharType="end"/>
      </w:r>
      <w:r w:rsidRPr="001B0BB4">
        <w:t xml:space="preserve"> </w:t>
      </w:r>
      <w:r w:rsidR="00134B32" w:rsidRPr="001B0BB4">
        <w:t xml:space="preserve">The </w:t>
      </w:r>
      <w:r w:rsidR="00A85DC6" w:rsidRPr="001B0BB4">
        <w:t xml:space="preserve">2022 AHA/ACC/HFSA Guideline </w:t>
      </w:r>
      <w:r w:rsidR="00D817C3" w:rsidRPr="001B0BB4">
        <w:t xml:space="preserve">also </w:t>
      </w:r>
      <w:r w:rsidR="00A85DC6" w:rsidRPr="001B0BB4">
        <w:t xml:space="preserve">gives a 2b recommendation for BB for patients </w:t>
      </w:r>
      <w:proofErr w:type="spellStart"/>
      <w:r w:rsidR="00A85DC6" w:rsidRPr="001B0BB4">
        <w:t>HFmrEF</w:t>
      </w:r>
      <w:proofErr w:type="spellEnd"/>
      <w:r w:rsidR="00A85DC6" w:rsidRPr="001B0BB4">
        <w:t xml:space="preserve">. </w:t>
      </w:r>
      <w:r w:rsidRPr="001B0BB4">
        <w:t xml:space="preserve">Based on these data and the existing recommendations we propose the following indications for initiating therapy (Table </w:t>
      </w:r>
      <w:r w:rsidR="00AE4D26">
        <w:t>3</w:t>
      </w:r>
      <w:r w:rsidRPr="001B0BB4">
        <w:t>):</w:t>
      </w:r>
      <w:r w:rsidR="00021A44">
        <w:br/>
      </w:r>
    </w:p>
    <w:p w14:paraId="252AA2A3" w14:textId="77777777" w:rsidR="0097129C" w:rsidRPr="00057975" w:rsidRDefault="0097129C" w:rsidP="0097129C">
      <w:pPr>
        <w:pStyle w:val="EndNoteBibliography"/>
        <w:numPr>
          <w:ilvl w:val="1"/>
          <w:numId w:val="28"/>
        </w:numPr>
        <w:spacing w:line="240" w:lineRule="auto"/>
        <w:rPr>
          <w:rFonts w:ascii="Arial" w:hAnsi="Arial" w:cs="Arial"/>
          <w:sz w:val="20"/>
          <w:szCs w:val="20"/>
        </w:rPr>
      </w:pPr>
      <w:r w:rsidRPr="00057975">
        <w:rPr>
          <w:rFonts w:ascii="Arial" w:hAnsi="Arial" w:cs="Arial"/>
          <w:sz w:val="20"/>
          <w:szCs w:val="20"/>
        </w:rPr>
        <w:t>Beta-blocker therapy is recommended for patients with DMD and with evidence systolic dysfunction (LVEF &lt; 55%</w:t>
      </w:r>
      <w:r>
        <w:rPr>
          <w:rFonts w:ascii="Arial" w:hAnsi="Arial" w:cs="Arial"/>
          <w:sz w:val="20"/>
          <w:szCs w:val="20"/>
        </w:rPr>
        <w:t xml:space="preserve"> and/or SF &lt; 28%</w:t>
      </w:r>
      <w:r w:rsidRPr="00057975">
        <w:rPr>
          <w:rFonts w:ascii="Arial" w:hAnsi="Arial" w:cs="Arial"/>
          <w:sz w:val="20"/>
          <w:szCs w:val="20"/>
        </w:rPr>
        <w:t>)</w:t>
      </w:r>
    </w:p>
    <w:p w14:paraId="11621CD1" w14:textId="1B7E903A" w:rsidR="004A549E" w:rsidRPr="00D41A87" w:rsidRDefault="004A549E" w:rsidP="00421B63">
      <w:pPr>
        <w:pStyle w:val="EndNoteBibliography"/>
        <w:numPr>
          <w:ilvl w:val="0"/>
          <w:numId w:val="28"/>
        </w:numPr>
        <w:rPr>
          <w:rFonts w:ascii="Arial" w:hAnsi="Arial" w:cs="Arial"/>
          <w:sz w:val="20"/>
          <w:szCs w:val="20"/>
        </w:rPr>
      </w:pPr>
      <w:r w:rsidRPr="00D41A87">
        <w:rPr>
          <w:rFonts w:ascii="Arial" w:hAnsi="Arial" w:cs="Arial"/>
          <w:sz w:val="20"/>
          <w:szCs w:val="20"/>
        </w:rPr>
        <w:t>Patients with DMD commonly have sinus tachycardia prior to onset of systolic dysfunction and this may be a predictor of risk for disease progression.</w:t>
      </w:r>
      <w:r w:rsidRPr="00D41A87">
        <w:rPr>
          <w:rFonts w:ascii="Arial" w:hAnsi="Arial" w:cs="Arial"/>
          <w:sz w:val="20"/>
          <w:szCs w:val="20"/>
        </w:rPr>
        <w:fldChar w:fldCharType="begin">
          <w:fldData xml:space="preserve">PEVuZE5vdGU+PENpdGU+PEF1dGhvcj5UaG9tYXM8L0F1dGhvcj48WWVhcj4yMDE1PC9ZZWFyPjxS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</w:fldData>
        </w:fldChar>
      </w:r>
      <w:r w:rsidR="0067348A">
        <w:rPr>
          <w:rFonts w:ascii="Arial" w:hAnsi="Arial" w:cs="Arial"/>
          <w:sz w:val="20"/>
          <w:szCs w:val="20"/>
        </w:rPr>
        <w:instrText xml:space="preserve"> ADDIN EN.CITE </w:instrText>
      </w:r>
      <w:r w:rsidR="0067348A">
        <w:rPr>
          <w:rFonts w:ascii="Arial" w:hAnsi="Arial" w:cs="Arial"/>
          <w:sz w:val="20"/>
          <w:szCs w:val="20"/>
        </w:rPr>
        <w:fldChar w:fldCharType="begin">
          <w:fldData xml:space="preserve">PEVuZE5vdGU+PENpdGU+PEF1dGhvcj5UaG9tYXM8L0F1dGhvcj48WWVhcj4yMDE1PC9ZZWFyPjxS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</w:fldData>
        </w:fldChar>
      </w:r>
      <w:r w:rsidR="0067348A">
        <w:rPr>
          <w:rFonts w:ascii="Arial" w:hAnsi="Arial" w:cs="Arial"/>
          <w:sz w:val="20"/>
          <w:szCs w:val="20"/>
        </w:rPr>
        <w:instrText xml:space="preserve"> ADDIN EN.CITE.DATA </w:instrText>
      </w:r>
      <w:r w:rsidR="0067348A">
        <w:rPr>
          <w:rFonts w:ascii="Arial" w:hAnsi="Arial" w:cs="Arial"/>
          <w:sz w:val="20"/>
          <w:szCs w:val="20"/>
        </w:rPr>
      </w:r>
      <w:r w:rsidR="0067348A">
        <w:rPr>
          <w:rFonts w:ascii="Arial" w:hAnsi="Arial" w:cs="Arial"/>
          <w:sz w:val="20"/>
          <w:szCs w:val="20"/>
        </w:rPr>
        <w:fldChar w:fldCharType="end"/>
      </w:r>
      <w:r w:rsidRPr="00D41A87">
        <w:rPr>
          <w:rFonts w:ascii="Arial" w:hAnsi="Arial" w:cs="Arial"/>
          <w:sz w:val="20"/>
          <w:szCs w:val="20"/>
        </w:rPr>
      </w:r>
      <w:r w:rsidRPr="00D41A87">
        <w:rPr>
          <w:rFonts w:ascii="Arial" w:hAnsi="Arial" w:cs="Arial"/>
          <w:sz w:val="20"/>
          <w:szCs w:val="20"/>
        </w:rPr>
        <w:fldChar w:fldCharType="separate"/>
      </w:r>
      <w:r w:rsidR="00EC644D" w:rsidRPr="00EC644D">
        <w:rPr>
          <w:rFonts w:ascii="Arial" w:hAnsi="Arial" w:cs="Arial"/>
          <w:sz w:val="20"/>
          <w:szCs w:val="20"/>
          <w:vertAlign w:val="superscript"/>
        </w:rPr>
        <w:t>9, 10</w:t>
      </w:r>
      <w:r w:rsidRPr="00D41A87">
        <w:rPr>
          <w:rFonts w:ascii="Arial" w:hAnsi="Arial" w:cs="Arial"/>
          <w:sz w:val="20"/>
          <w:szCs w:val="20"/>
        </w:rPr>
        <w:fldChar w:fldCharType="end"/>
      </w:r>
      <w:r w:rsidRPr="00D41A87">
        <w:rPr>
          <w:rFonts w:ascii="Arial" w:hAnsi="Arial" w:cs="Arial"/>
          <w:sz w:val="20"/>
          <w:szCs w:val="20"/>
        </w:rPr>
        <w:t xml:space="preserve">  While tachycardia and autonomic dysfunction are well described, it remains unclear if therapy modifies this risk or disease trajectory. </w:t>
      </w:r>
    </w:p>
    <w:p w14:paraId="7BF849C0" w14:textId="14A4533E" w:rsidR="004A549E" w:rsidRPr="00D41A87" w:rsidRDefault="004A549E" w:rsidP="00421B63">
      <w:pPr>
        <w:pStyle w:val="EndNoteBibliography"/>
        <w:numPr>
          <w:ilvl w:val="1"/>
          <w:numId w:val="28"/>
        </w:numPr>
        <w:rPr>
          <w:rFonts w:ascii="Arial" w:hAnsi="Arial" w:cs="Arial"/>
          <w:sz w:val="20"/>
          <w:szCs w:val="20"/>
        </w:rPr>
      </w:pPr>
      <w:r w:rsidRPr="001B0BB4">
        <w:rPr>
          <w:rStyle w:val="Strong"/>
          <w:rFonts w:ascii="Arial" w:hAnsi="Arial" w:cs="Arial"/>
          <w:b w:val="0"/>
          <w:bCs w:val="0"/>
          <w:sz w:val="20"/>
          <w:szCs w:val="20"/>
        </w:rPr>
        <w:t>It is reasonable to consider the initiation of</w:t>
      </w:r>
      <w:r w:rsidRPr="001B0BB4">
        <w:rPr>
          <w:rStyle w:val="Strong"/>
          <w:rFonts w:ascii="Arial" w:hAnsi="Arial" w:cs="Arial"/>
          <w:sz w:val="20"/>
          <w:szCs w:val="20"/>
        </w:rPr>
        <w:t xml:space="preserve"> </w:t>
      </w:r>
      <w:r w:rsidR="00FD00B8" w:rsidRPr="00D41A87">
        <w:rPr>
          <w:rFonts w:ascii="Arial" w:hAnsi="Arial" w:cs="Arial"/>
          <w:sz w:val="20"/>
          <w:szCs w:val="20"/>
        </w:rPr>
        <w:t>BB</w:t>
      </w:r>
      <w:r w:rsidRPr="00D41A87">
        <w:rPr>
          <w:rFonts w:ascii="Arial" w:hAnsi="Arial" w:cs="Arial"/>
          <w:sz w:val="20"/>
          <w:szCs w:val="20"/>
        </w:rPr>
        <w:t xml:space="preserve"> therapy in patients with persistent sinus tachycardia or patients with symptomatic sinus tachycardia as defined by published, age specific values.</w:t>
      </w:r>
      <w:r w:rsidRPr="00D41A87">
        <w:rPr>
          <w:rFonts w:ascii="Arial" w:hAnsi="Arial" w:cs="Arial"/>
          <w:sz w:val="20"/>
          <w:szCs w:val="20"/>
        </w:rPr>
        <w:fldChar w:fldCharType="begin">
          <w:fldData xml:space="preserve">PEVuZE5vdGU+PENpdGU+PEF1dGhvcj5TYWFyZWw8L0F1dGhvcj48WWVhcj4yMDE4PC9ZZWFyPjxS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</w:fldData>
        </w:fldChar>
      </w:r>
      <w:r w:rsidR="0067348A">
        <w:rPr>
          <w:rFonts w:ascii="Arial" w:hAnsi="Arial" w:cs="Arial"/>
          <w:sz w:val="20"/>
          <w:szCs w:val="20"/>
        </w:rPr>
        <w:instrText xml:space="preserve"> ADDIN EN.CITE </w:instrText>
      </w:r>
      <w:r w:rsidR="0067348A">
        <w:rPr>
          <w:rFonts w:ascii="Arial" w:hAnsi="Arial" w:cs="Arial"/>
          <w:sz w:val="20"/>
          <w:szCs w:val="20"/>
        </w:rPr>
        <w:fldChar w:fldCharType="begin">
          <w:fldData xml:space="preserve">PEVuZE5vdGU+PENpdGU+PEF1dGhvcj5TYWFyZWw8L0F1dGhvcj48WWVhcj4yMDE4PC9ZZWFyPjxS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</w:fldData>
        </w:fldChar>
      </w:r>
      <w:r w:rsidR="0067348A">
        <w:rPr>
          <w:rFonts w:ascii="Arial" w:hAnsi="Arial" w:cs="Arial"/>
          <w:sz w:val="20"/>
          <w:szCs w:val="20"/>
        </w:rPr>
        <w:instrText xml:space="preserve"> ADDIN EN.CITE.DATA </w:instrText>
      </w:r>
      <w:r w:rsidR="0067348A">
        <w:rPr>
          <w:rFonts w:ascii="Arial" w:hAnsi="Arial" w:cs="Arial"/>
          <w:sz w:val="20"/>
          <w:szCs w:val="20"/>
        </w:rPr>
      </w:r>
      <w:r w:rsidR="0067348A">
        <w:rPr>
          <w:rFonts w:ascii="Arial" w:hAnsi="Arial" w:cs="Arial"/>
          <w:sz w:val="20"/>
          <w:szCs w:val="20"/>
        </w:rPr>
        <w:fldChar w:fldCharType="end"/>
      </w:r>
      <w:r w:rsidRPr="00D41A87">
        <w:rPr>
          <w:rFonts w:ascii="Arial" w:hAnsi="Arial" w:cs="Arial"/>
          <w:sz w:val="20"/>
          <w:szCs w:val="20"/>
        </w:rPr>
      </w:r>
      <w:r w:rsidRPr="00D41A87">
        <w:rPr>
          <w:rFonts w:ascii="Arial" w:hAnsi="Arial" w:cs="Arial"/>
          <w:sz w:val="20"/>
          <w:szCs w:val="20"/>
        </w:rPr>
        <w:fldChar w:fldCharType="separate"/>
      </w:r>
      <w:r w:rsidR="00EC644D" w:rsidRPr="00EC644D">
        <w:rPr>
          <w:rFonts w:ascii="Arial" w:hAnsi="Arial" w:cs="Arial"/>
          <w:sz w:val="20"/>
          <w:szCs w:val="20"/>
          <w:vertAlign w:val="superscript"/>
        </w:rPr>
        <w:t>11, 12</w:t>
      </w:r>
      <w:r w:rsidRPr="00D41A87">
        <w:rPr>
          <w:rFonts w:ascii="Arial" w:hAnsi="Arial" w:cs="Arial"/>
          <w:sz w:val="20"/>
          <w:szCs w:val="20"/>
        </w:rPr>
        <w:fldChar w:fldCharType="end"/>
      </w:r>
    </w:p>
    <w:p w14:paraId="7F32440E" w14:textId="77777777" w:rsidR="004A549E" w:rsidRPr="00D41A87" w:rsidRDefault="004A549E" w:rsidP="00421B63">
      <w:pPr>
        <w:pStyle w:val="EndNoteBibliography"/>
        <w:rPr>
          <w:rFonts w:ascii="Arial" w:hAnsi="Arial" w:cs="Arial"/>
          <w:sz w:val="20"/>
          <w:szCs w:val="20"/>
        </w:rPr>
      </w:pPr>
      <w:r w:rsidRPr="00D41A87">
        <w:rPr>
          <w:rFonts w:ascii="Arial" w:hAnsi="Arial" w:cs="Arial"/>
          <w:bCs/>
          <w:sz w:val="20"/>
          <w:szCs w:val="20"/>
        </w:rPr>
        <w:br/>
      </w:r>
      <w:r w:rsidRPr="00D41A87">
        <w:rPr>
          <w:rFonts w:ascii="Arial" w:hAnsi="Arial" w:cs="Arial"/>
          <w:sz w:val="20"/>
          <w:szCs w:val="20"/>
        </w:rPr>
        <w:t>Medication dosing</w:t>
      </w:r>
    </w:p>
    <w:p w14:paraId="4669D049" w14:textId="50F34C0E" w:rsidR="004A549E" w:rsidRPr="00D41A87" w:rsidRDefault="004A549E" w:rsidP="00421B63">
      <w:pPr>
        <w:pStyle w:val="EndNoteBibliography"/>
        <w:numPr>
          <w:ilvl w:val="0"/>
          <w:numId w:val="28"/>
        </w:numPr>
        <w:rPr>
          <w:rFonts w:ascii="Arial" w:hAnsi="Arial" w:cs="Arial"/>
          <w:sz w:val="20"/>
          <w:szCs w:val="20"/>
        </w:rPr>
      </w:pPr>
      <w:r w:rsidRPr="00D41A87">
        <w:rPr>
          <w:rFonts w:ascii="Arial" w:hAnsi="Arial" w:cs="Arial"/>
          <w:sz w:val="20"/>
          <w:szCs w:val="20"/>
        </w:rPr>
        <w:t>Optimal dosing prior to onset of</w:t>
      </w:r>
      <w:r w:rsidR="00EB379A" w:rsidRPr="00D41A87">
        <w:rPr>
          <w:rFonts w:ascii="Arial" w:hAnsi="Arial" w:cs="Arial"/>
          <w:sz w:val="20"/>
          <w:szCs w:val="20"/>
        </w:rPr>
        <w:t xml:space="preserve"> LVEF</w:t>
      </w:r>
      <w:r w:rsidRPr="00D41A87">
        <w:rPr>
          <w:rFonts w:ascii="Arial" w:hAnsi="Arial" w:cs="Arial"/>
          <w:sz w:val="20"/>
          <w:szCs w:val="20"/>
        </w:rPr>
        <w:t xml:space="preserve"> &lt;40% has not yet been established.  Recommendations described herein are based on expert consensus at the time of the current harmonization/reconciliation document.  Goal Target Dose is based on major guidelines for therapy in patients with HFrEF noting that higher doses may be appropriate in a given patient.  </w:t>
      </w:r>
    </w:p>
    <w:p w14:paraId="64685C74" w14:textId="181259D3" w:rsidR="004A549E" w:rsidRPr="00D41A87" w:rsidRDefault="004A549E" w:rsidP="00421B63">
      <w:pPr>
        <w:pStyle w:val="EndNoteBibliography"/>
        <w:numPr>
          <w:ilvl w:val="0"/>
          <w:numId w:val="28"/>
        </w:numPr>
        <w:rPr>
          <w:rFonts w:ascii="Arial" w:hAnsi="Arial" w:cs="Arial"/>
          <w:sz w:val="20"/>
          <w:szCs w:val="20"/>
        </w:rPr>
      </w:pPr>
      <w:r w:rsidRPr="00D41A87">
        <w:rPr>
          <w:rFonts w:ascii="Arial" w:hAnsi="Arial" w:cs="Arial"/>
          <w:sz w:val="20"/>
          <w:szCs w:val="20"/>
        </w:rPr>
        <w:t>For patients in whom beta-blocker therapy is initiated for sinus tachycardia dosing should be goal directed using age based norms.</w:t>
      </w:r>
      <w:r w:rsidRPr="00D41A87">
        <w:rPr>
          <w:rFonts w:ascii="Arial" w:hAnsi="Arial" w:cs="Arial"/>
          <w:sz w:val="20"/>
          <w:szCs w:val="20"/>
        </w:rPr>
        <w:fldChar w:fldCharType="begin">
          <w:fldData xml:space="preserve">PEVuZE5vdGU+PENpdGU+PEF1dGhvcj5SaWpuYmVlazwvQXV0aG9yPjxZZWFyPjIwMDE8L1llYXI+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</w:fldData>
        </w:fldChar>
      </w:r>
      <w:r w:rsidR="0067348A">
        <w:rPr>
          <w:rFonts w:ascii="Arial" w:hAnsi="Arial" w:cs="Arial"/>
          <w:sz w:val="20"/>
          <w:szCs w:val="20"/>
        </w:rPr>
        <w:instrText xml:space="preserve"> ADDIN EN.CITE </w:instrText>
      </w:r>
      <w:r w:rsidR="0067348A">
        <w:rPr>
          <w:rFonts w:ascii="Arial" w:hAnsi="Arial" w:cs="Arial"/>
          <w:sz w:val="20"/>
          <w:szCs w:val="20"/>
        </w:rPr>
        <w:fldChar w:fldCharType="begin">
          <w:fldData xml:space="preserve">PEVuZE5vdGU+PENpdGU+PEF1dGhvcj5SaWpuYmVlazwvQXV0aG9yPjxZZWFyPjIwMDE8L1llYXI+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</w:fldData>
        </w:fldChar>
      </w:r>
      <w:r w:rsidR="0067348A">
        <w:rPr>
          <w:rFonts w:ascii="Arial" w:hAnsi="Arial" w:cs="Arial"/>
          <w:sz w:val="20"/>
          <w:szCs w:val="20"/>
        </w:rPr>
        <w:instrText xml:space="preserve"> ADDIN EN.CITE.DATA </w:instrText>
      </w:r>
      <w:r w:rsidR="0067348A">
        <w:rPr>
          <w:rFonts w:ascii="Arial" w:hAnsi="Arial" w:cs="Arial"/>
          <w:sz w:val="20"/>
          <w:szCs w:val="20"/>
        </w:rPr>
      </w:r>
      <w:r w:rsidR="0067348A">
        <w:rPr>
          <w:rFonts w:ascii="Arial" w:hAnsi="Arial" w:cs="Arial"/>
          <w:sz w:val="20"/>
          <w:szCs w:val="20"/>
        </w:rPr>
        <w:fldChar w:fldCharType="end"/>
      </w:r>
      <w:r w:rsidRPr="00D41A87">
        <w:rPr>
          <w:rFonts w:ascii="Arial" w:hAnsi="Arial" w:cs="Arial"/>
          <w:sz w:val="20"/>
          <w:szCs w:val="20"/>
        </w:rPr>
      </w:r>
      <w:r w:rsidRPr="00D41A87">
        <w:rPr>
          <w:rFonts w:ascii="Arial" w:hAnsi="Arial" w:cs="Arial"/>
          <w:sz w:val="20"/>
          <w:szCs w:val="20"/>
        </w:rPr>
        <w:fldChar w:fldCharType="separate"/>
      </w:r>
      <w:r w:rsidR="00EC644D" w:rsidRPr="00EC644D">
        <w:rPr>
          <w:rFonts w:ascii="Arial" w:hAnsi="Arial" w:cs="Arial"/>
          <w:sz w:val="20"/>
          <w:szCs w:val="20"/>
          <w:vertAlign w:val="superscript"/>
        </w:rPr>
        <w:t>11, 12</w:t>
      </w:r>
      <w:r w:rsidRPr="00D41A87">
        <w:rPr>
          <w:rFonts w:ascii="Arial" w:hAnsi="Arial" w:cs="Arial"/>
          <w:sz w:val="20"/>
          <w:szCs w:val="20"/>
        </w:rPr>
        <w:fldChar w:fldCharType="end"/>
      </w:r>
      <w:r w:rsidRPr="00D41A87">
        <w:rPr>
          <w:rFonts w:ascii="Arial" w:hAnsi="Arial" w:cs="Arial"/>
          <w:sz w:val="20"/>
          <w:szCs w:val="20"/>
        </w:rPr>
        <w:t xml:space="preserve"> </w:t>
      </w:r>
    </w:p>
    <w:tbl>
      <w:tblPr>
        <w:tblStyle w:val="TableGrid"/>
        <w:tblW w:w="9625" w:type="dxa"/>
        <w:tblInd w:w="0" w:type="dxa"/>
        <w:tblLook w:val="04A0" w:firstRow="1" w:lastRow="0" w:firstColumn="1" w:lastColumn="0" w:noHBand="0" w:noVBand="1"/>
      </w:tblPr>
      <w:tblGrid>
        <w:gridCol w:w="1165"/>
        <w:gridCol w:w="1620"/>
        <w:gridCol w:w="1620"/>
        <w:gridCol w:w="1620"/>
        <w:gridCol w:w="1530"/>
        <w:gridCol w:w="2070"/>
      </w:tblGrid>
      <w:tr w:rsidR="002B33C2" w:rsidRPr="001B0BB4" w14:paraId="7CD1000B" w14:textId="77777777" w:rsidTr="00BF5037">
        <w:tc>
          <w:tcPr>
            <w:tcW w:w="9625" w:type="dxa"/>
            <w:gridSpan w:val="6"/>
            <w:tcBorders>
              <w:top w:val="single" w:sz="4" w:space="0" w:color="auto"/>
              <w:left w:val="single" w:sz="4" w:space="0" w:color="auto"/>
              <w:bottom w:val="single" w:sz="4" w:space="0" w:color="auto"/>
              <w:right w:val="single" w:sz="4" w:space="0" w:color="auto"/>
            </w:tcBorders>
          </w:tcPr>
          <w:p w14:paraId="12AFC97A" w14:textId="77802F7E" w:rsidR="002B33C2" w:rsidRPr="001B0BB4" w:rsidRDefault="002B33C2" w:rsidP="00421B63">
            <w:r w:rsidRPr="001B0BB4">
              <w:t xml:space="preserve">Table </w:t>
            </w:r>
            <w:r w:rsidR="00AE4D26">
              <w:t>3</w:t>
            </w:r>
            <w:r w:rsidRPr="001B0BB4">
              <w:t xml:space="preserve">. </w:t>
            </w:r>
          </w:p>
        </w:tc>
      </w:tr>
      <w:tr w:rsidR="002B33C2" w:rsidRPr="001B0BB4" w14:paraId="5B5AAAE6" w14:textId="77777777" w:rsidTr="00BF5037">
        <w:tc>
          <w:tcPr>
            <w:tcW w:w="1165" w:type="dxa"/>
            <w:tcBorders>
              <w:top w:val="single" w:sz="4" w:space="0" w:color="auto"/>
              <w:left w:val="single" w:sz="4" w:space="0" w:color="auto"/>
              <w:bottom w:val="single" w:sz="4" w:space="0" w:color="auto"/>
              <w:right w:val="single" w:sz="4" w:space="0" w:color="auto"/>
            </w:tcBorders>
          </w:tcPr>
          <w:p w14:paraId="78FBA512" w14:textId="77777777" w:rsidR="002B33C2" w:rsidRPr="001B0BB4" w:rsidRDefault="002B33C2" w:rsidP="00421B63"/>
        </w:tc>
        <w:tc>
          <w:tcPr>
            <w:tcW w:w="1620" w:type="dxa"/>
            <w:tcBorders>
              <w:top w:val="single" w:sz="4" w:space="0" w:color="auto"/>
              <w:left w:val="single" w:sz="4" w:space="0" w:color="auto"/>
              <w:bottom w:val="single" w:sz="4" w:space="0" w:color="auto"/>
              <w:right w:val="single" w:sz="4" w:space="0" w:color="auto"/>
            </w:tcBorders>
          </w:tcPr>
          <w:p w14:paraId="0A394988" w14:textId="0AF1465B" w:rsidR="002B33C2" w:rsidRPr="001B0BB4" w:rsidRDefault="002B33C2" w:rsidP="00421B63">
            <w:r w:rsidRPr="001B0BB4">
              <w:t>Weight range</w:t>
            </w:r>
          </w:p>
        </w:tc>
        <w:tc>
          <w:tcPr>
            <w:tcW w:w="1620" w:type="dxa"/>
            <w:tcBorders>
              <w:top w:val="single" w:sz="4" w:space="0" w:color="auto"/>
              <w:left w:val="single" w:sz="4" w:space="0" w:color="auto"/>
              <w:bottom w:val="single" w:sz="4" w:space="0" w:color="auto"/>
              <w:right w:val="single" w:sz="4" w:space="0" w:color="auto"/>
            </w:tcBorders>
            <w:hideMark/>
          </w:tcPr>
          <w:p w14:paraId="68F8A623" w14:textId="2FB33D09" w:rsidR="002B33C2" w:rsidRPr="001B0BB4" w:rsidRDefault="002B33C2" w:rsidP="00421B63">
            <w:r w:rsidRPr="001B0BB4">
              <w:t>Initial Dose</w:t>
            </w:r>
          </w:p>
        </w:tc>
        <w:tc>
          <w:tcPr>
            <w:tcW w:w="1620" w:type="dxa"/>
            <w:tcBorders>
              <w:top w:val="single" w:sz="4" w:space="0" w:color="auto"/>
              <w:left w:val="single" w:sz="4" w:space="0" w:color="auto"/>
              <w:bottom w:val="single" w:sz="4" w:space="0" w:color="auto"/>
              <w:right w:val="single" w:sz="4" w:space="0" w:color="auto"/>
            </w:tcBorders>
          </w:tcPr>
          <w:p w14:paraId="260A7DA2" w14:textId="73B4496E" w:rsidR="002B33C2" w:rsidRPr="001B0BB4" w:rsidRDefault="007C1BBD" w:rsidP="00421B63">
            <w:r w:rsidRPr="001B0BB4">
              <w:t>Initial Target Dose prior to Reduced EF</w:t>
            </w:r>
          </w:p>
        </w:tc>
        <w:tc>
          <w:tcPr>
            <w:tcW w:w="1530" w:type="dxa"/>
            <w:tcBorders>
              <w:top w:val="single" w:sz="4" w:space="0" w:color="auto"/>
              <w:left w:val="single" w:sz="4" w:space="0" w:color="auto"/>
              <w:bottom w:val="single" w:sz="4" w:space="0" w:color="auto"/>
              <w:right w:val="single" w:sz="4" w:space="0" w:color="auto"/>
            </w:tcBorders>
            <w:hideMark/>
          </w:tcPr>
          <w:p w14:paraId="7B827F6C" w14:textId="70FF9531" w:rsidR="002B33C2" w:rsidRPr="001B0BB4" w:rsidRDefault="004721BB" w:rsidP="00421B63">
            <w:r w:rsidRPr="001B0BB4">
              <w:t>Reduced EF Target</w:t>
            </w:r>
          </w:p>
        </w:tc>
        <w:tc>
          <w:tcPr>
            <w:tcW w:w="2070" w:type="dxa"/>
            <w:tcBorders>
              <w:top w:val="single" w:sz="4" w:space="0" w:color="auto"/>
              <w:left w:val="single" w:sz="4" w:space="0" w:color="auto"/>
              <w:bottom w:val="single" w:sz="4" w:space="0" w:color="auto"/>
              <w:right w:val="single" w:sz="4" w:space="0" w:color="auto"/>
            </w:tcBorders>
            <w:hideMark/>
          </w:tcPr>
          <w:p w14:paraId="585F4EB0" w14:textId="77777777" w:rsidR="002B33C2" w:rsidRPr="001B0BB4" w:rsidRDefault="002B33C2" w:rsidP="00421B63">
            <w:r w:rsidRPr="001B0BB4">
              <w:t>Uptitration Amount</w:t>
            </w:r>
            <w:r w:rsidRPr="001B0BB4">
              <w:rPr>
                <w:vertAlign w:val="superscript"/>
              </w:rPr>
              <w:t>#</w:t>
            </w:r>
          </w:p>
        </w:tc>
      </w:tr>
      <w:tr w:rsidR="004721BB" w:rsidRPr="001B0BB4" w14:paraId="0420178B" w14:textId="77777777" w:rsidTr="00BF5037">
        <w:tc>
          <w:tcPr>
            <w:tcW w:w="9625"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05B2826" w14:textId="52C68FEA" w:rsidR="004721BB" w:rsidRPr="001B0BB4" w:rsidRDefault="004721BB" w:rsidP="00421B63">
            <w:r w:rsidRPr="001B0BB4">
              <w:t>Beta-blockers</w:t>
            </w:r>
          </w:p>
        </w:tc>
      </w:tr>
      <w:tr w:rsidR="004721BB" w:rsidRPr="001B0BB4" w14:paraId="53DB0B8A" w14:textId="77777777" w:rsidTr="00BF5037">
        <w:trPr>
          <w:trHeight w:val="188"/>
        </w:trPr>
        <w:tc>
          <w:tcPr>
            <w:tcW w:w="1165" w:type="dxa"/>
            <w:vMerge w:val="restart"/>
            <w:tcBorders>
              <w:top w:val="single" w:sz="4" w:space="0" w:color="auto"/>
              <w:left w:val="single" w:sz="4" w:space="0" w:color="auto"/>
              <w:right w:val="single" w:sz="4" w:space="0" w:color="auto"/>
            </w:tcBorders>
            <w:hideMark/>
          </w:tcPr>
          <w:p w14:paraId="5E33EBE3" w14:textId="77777777" w:rsidR="004721BB" w:rsidRPr="001B0BB4" w:rsidRDefault="004721BB" w:rsidP="00421B63">
            <w:r w:rsidRPr="001B0BB4">
              <w:t>Carvedilol</w:t>
            </w:r>
          </w:p>
        </w:tc>
        <w:tc>
          <w:tcPr>
            <w:tcW w:w="1620" w:type="dxa"/>
            <w:tcBorders>
              <w:top w:val="single" w:sz="4" w:space="0" w:color="auto"/>
              <w:left w:val="single" w:sz="4" w:space="0" w:color="auto"/>
              <w:bottom w:val="single" w:sz="4" w:space="0" w:color="auto"/>
              <w:right w:val="single" w:sz="4" w:space="0" w:color="auto"/>
            </w:tcBorders>
          </w:tcPr>
          <w:p w14:paraId="52E7220C" w14:textId="267FB526" w:rsidR="004721BB" w:rsidRPr="001B0BB4" w:rsidRDefault="004721BB" w:rsidP="00421B63">
            <w:r w:rsidRPr="001B0BB4">
              <w:t>&lt; 50 kg</w:t>
            </w:r>
          </w:p>
        </w:tc>
        <w:tc>
          <w:tcPr>
            <w:tcW w:w="1620" w:type="dxa"/>
            <w:tcBorders>
              <w:top w:val="single" w:sz="4" w:space="0" w:color="auto"/>
              <w:left w:val="single" w:sz="4" w:space="0" w:color="auto"/>
              <w:bottom w:val="single" w:sz="4" w:space="0" w:color="auto"/>
              <w:right w:val="single" w:sz="4" w:space="0" w:color="auto"/>
            </w:tcBorders>
            <w:hideMark/>
          </w:tcPr>
          <w:p w14:paraId="08ED4CBE" w14:textId="42C70AFD" w:rsidR="004721BB" w:rsidRPr="001B0BB4" w:rsidRDefault="004721BB" w:rsidP="00421B63">
            <w:r w:rsidRPr="001B0BB4">
              <w:t>0.05-0.1 mg/kg BID</w:t>
            </w:r>
          </w:p>
        </w:tc>
        <w:tc>
          <w:tcPr>
            <w:tcW w:w="1620" w:type="dxa"/>
            <w:tcBorders>
              <w:top w:val="single" w:sz="4" w:space="0" w:color="auto"/>
              <w:left w:val="single" w:sz="4" w:space="0" w:color="auto"/>
              <w:bottom w:val="single" w:sz="4" w:space="0" w:color="auto"/>
              <w:right w:val="single" w:sz="4" w:space="0" w:color="auto"/>
            </w:tcBorders>
          </w:tcPr>
          <w:p w14:paraId="12A5D05F" w14:textId="4ED26E75" w:rsidR="004721BB" w:rsidRPr="001B0BB4" w:rsidRDefault="004721BB" w:rsidP="00421B63">
            <w:r w:rsidRPr="001B0BB4">
              <w:t>0.25 mg/kg BID</w:t>
            </w:r>
          </w:p>
        </w:tc>
        <w:tc>
          <w:tcPr>
            <w:tcW w:w="1530" w:type="dxa"/>
            <w:tcBorders>
              <w:top w:val="single" w:sz="4" w:space="0" w:color="auto"/>
              <w:left w:val="single" w:sz="4" w:space="0" w:color="auto"/>
              <w:bottom w:val="single" w:sz="4" w:space="0" w:color="auto"/>
              <w:right w:val="single" w:sz="4" w:space="0" w:color="auto"/>
            </w:tcBorders>
            <w:hideMark/>
          </w:tcPr>
          <w:p w14:paraId="7E377A97" w14:textId="55C3453A" w:rsidR="004721BB" w:rsidRPr="001B0BB4" w:rsidRDefault="004721BB" w:rsidP="00421B63">
            <w:r w:rsidRPr="001B0BB4">
              <w:t>0.5 mg/kg BID</w:t>
            </w:r>
          </w:p>
        </w:tc>
        <w:tc>
          <w:tcPr>
            <w:tcW w:w="2070" w:type="dxa"/>
            <w:tcBorders>
              <w:top w:val="single" w:sz="4" w:space="0" w:color="auto"/>
              <w:left w:val="single" w:sz="4" w:space="0" w:color="auto"/>
              <w:bottom w:val="single" w:sz="4" w:space="0" w:color="auto"/>
              <w:right w:val="single" w:sz="4" w:space="0" w:color="auto"/>
            </w:tcBorders>
            <w:hideMark/>
          </w:tcPr>
          <w:p w14:paraId="3166E7E5" w14:textId="2A353DDA" w:rsidR="004721BB" w:rsidRPr="001B0BB4" w:rsidRDefault="004721BB" w:rsidP="00421B63">
            <w:r w:rsidRPr="001B0BB4">
              <w:t>0.05-0.1 mg/dose</w:t>
            </w:r>
          </w:p>
        </w:tc>
      </w:tr>
      <w:tr w:rsidR="004721BB" w:rsidRPr="001B0BB4" w14:paraId="1A926B8A" w14:textId="77777777" w:rsidTr="00BF5037">
        <w:trPr>
          <w:trHeight w:val="188"/>
        </w:trPr>
        <w:tc>
          <w:tcPr>
            <w:tcW w:w="1165" w:type="dxa"/>
            <w:vMerge/>
            <w:tcBorders>
              <w:left w:val="single" w:sz="4" w:space="0" w:color="auto"/>
              <w:bottom w:val="single" w:sz="4" w:space="0" w:color="auto"/>
              <w:right w:val="single" w:sz="4" w:space="0" w:color="auto"/>
            </w:tcBorders>
          </w:tcPr>
          <w:p w14:paraId="6E3E9F41" w14:textId="77777777" w:rsidR="004721BB" w:rsidRPr="001B0BB4" w:rsidRDefault="004721BB" w:rsidP="00421B63"/>
        </w:tc>
        <w:tc>
          <w:tcPr>
            <w:tcW w:w="1620" w:type="dxa"/>
            <w:tcBorders>
              <w:top w:val="single" w:sz="4" w:space="0" w:color="auto"/>
              <w:left w:val="single" w:sz="4" w:space="0" w:color="auto"/>
              <w:bottom w:val="single" w:sz="4" w:space="0" w:color="auto"/>
              <w:right w:val="single" w:sz="4" w:space="0" w:color="auto"/>
            </w:tcBorders>
          </w:tcPr>
          <w:p w14:paraId="73707905" w14:textId="4EB2A993" w:rsidR="004721BB" w:rsidRPr="001B0BB4" w:rsidRDefault="004721BB" w:rsidP="00421B63">
            <w:r w:rsidRPr="001B0BB4">
              <w:t>≥ 50 kg</w:t>
            </w:r>
          </w:p>
        </w:tc>
        <w:tc>
          <w:tcPr>
            <w:tcW w:w="1620" w:type="dxa"/>
            <w:tcBorders>
              <w:top w:val="single" w:sz="4" w:space="0" w:color="auto"/>
              <w:left w:val="single" w:sz="4" w:space="0" w:color="auto"/>
              <w:bottom w:val="single" w:sz="4" w:space="0" w:color="auto"/>
              <w:right w:val="single" w:sz="4" w:space="0" w:color="auto"/>
            </w:tcBorders>
          </w:tcPr>
          <w:p w14:paraId="3CDFB11F" w14:textId="698B5175" w:rsidR="004721BB" w:rsidRPr="001B0BB4" w:rsidRDefault="004721BB" w:rsidP="00421B63">
            <w:r w:rsidRPr="001B0BB4">
              <w:t>3.125 mg BID</w:t>
            </w:r>
          </w:p>
        </w:tc>
        <w:tc>
          <w:tcPr>
            <w:tcW w:w="1620" w:type="dxa"/>
            <w:tcBorders>
              <w:top w:val="single" w:sz="4" w:space="0" w:color="auto"/>
              <w:left w:val="single" w:sz="4" w:space="0" w:color="auto"/>
              <w:bottom w:val="single" w:sz="4" w:space="0" w:color="auto"/>
              <w:right w:val="single" w:sz="4" w:space="0" w:color="auto"/>
            </w:tcBorders>
          </w:tcPr>
          <w:p w14:paraId="6C9AD949" w14:textId="20C0DE2E" w:rsidR="004721BB" w:rsidRPr="001B0BB4" w:rsidRDefault="004721BB" w:rsidP="00421B63">
            <w:r w:rsidRPr="001B0BB4">
              <w:t>12.5 mg BID</w:t>
            </w:r>
          </w:p>
        </w:tc>
        <w:tc>
          <w:tcPr>
            <w:tcW w:w="1530" w:type="dxa"/>
            <w:tcBorders>
              <w:top w:val="single" w:sz="4" w:space="0" w:color="auto"/>
              <w:left w:val="single" w:sz="4" w:space="0" w:color="auto"/>
              <w:bottom w:val="single" w:sz="4" w:space="0" w:color="auto"/>
              <w:right w:val="single" w:sz="4" w:space="0" w:color="auto"/>
            </w:tcBorders>
          </w:tcPr>
          <w:p w14:paraId="0B8EBC5C" w14:textId="22185B09" w:rsidR="004721BB" w:rsidRPr="001B0BB4" w:rsidRDefault="004721BB" w:rsidP="00421B63">
            <w:r w:rsidRPr="001B0BB4">
              <w:t>25 mg BID</w:t>
            </w:r>
          </w:p>
        </w:tc>
        <w:tc>
          <w:tcPr>
            <w:tcW w:w="2070" w:type="dxa"/>
            <w:tcBorders>
              <w:top w:val="single" w:sz="4" w:space="0" w:color="auto"/>
              <w:left w:val="single" w:sz="4" w:space="0" w:color="auto"/>
              <w:bottom w:val="single" w:sz="4" w:space="0" w:color="auto"/>
              <w:right w:val="single" w:sz="4" w:space="0" w:color="auto"/>
            </w:tcBorders>
          </w:tcPr>
          <w:p w14:paraId="7DDCCC31" w14:textId="1B693752" w:rsidR="004721BB" w:rsidRPr="001B0BB4" w:rsidRDefault="004721BB" w:rsidP="00421B63">
            <w:r w:rsidRPr="001B0BB4">
              <w:t>3.125-6.25 mg/dose</w:t>
            </w:r>
          </w:p>
        </w:tc>
      </w:tr>
      <w:tr w:rsidR="00C4248E" w:rsidRPr="001B0BB4" w14:paraId="4723F217" w14:textId="77777777" w:rsidTr="000E2DAE">
        <w:tc>
          <w:tcPr>
            <w:tcW w:w="1165" w:type="dxa"/>
            <w:vMerge w:val="restart"/>
            <w:tcBorders>
              <w:top w:val="single" w:sz="4" w:space="0" w:color="auto"/>
              <w:left w:val="single" w:sz="4" w:space="0" w:color="auto"/>
              <w:right w:val="single" w:sz="4" w:space="0" w:color="auto"/>
            </w:tcBorders>
          </w:tcPr>
          <w:p w14:paraId="3227EFD3" w14:textId="39B518D1" w:rsidR="00C4248E" w:rsidRPr="001B0BB4" w:rsidRDefault="00C4248E" w:rsidP="00421B63">
            <w:r w:rsidRPr="001B0BB4">
              <w:t>Metoprolol succinate</w:t>
            </w:r>
          </w:p>
        </w:tc>
        <w:tc>
          <w:tcPr>
            <w:tcW w:w="1620" w:type="dxa"/>
            <w:tcBorders>
              <w:top w:val="single" w:sz="4" w:space="0" w:color="auto"/>
              <w:left w:val="single" w:sz="4" w:space="0" w:color="auto"/>
              <w:bottom w:val="single" w:sz="4" w:space="0" w:color="auto"/>
              <w:right w:val="single" w:sz="4" w:space="0" w:color="auto"/>
            </w:tcBorders>
          </w:tcPr>
          <w:p w14:paraId="41284BF1" w14:textId="3BF809C1" w:rsidR="00C4248E" w:rsidRPr="001B0BB4" w:rsidRDefault="00C4248E" w:rsidP="00421B63">
            <w:r w:rsidRPr="001B0BB4">
              <w:t>&lt; 50 kg</w:t>
            </w:r>
          </w:p>
        </w:tc>
        <w:tc>
          <w:tcPr>
            <w:tcW w:w="1620" w:type="dxa"/>
            <w:tcBorders>
              <w:top w:val="single" w:sz="4" w:space="0" w:color="auto"/>
              <w:left w:val="single" w:sz="4" w:space="0" w:color="auto"/>
              <w:bottom w:val="single" w:sz="4" w:space="0" w:color="auto"/>
              <w:right w:val="single" w:sz="4" w:space="0" w:color="auto"/>
            </w:tcBorders>
          </w:tcPr>
          <w:p w14:paraId="41F631AB" w14:textId="152230EA" w:rsidR="00C4248E" w:rsidRPr="001B0BB4" w:rsidRDefault="00C4248E" w:rsidP="00421B63">
            <w:r>
              <w:t>0.25-0.5 mg/kg/day</w:t>
            </w:r>
          </w:p>
        </w:tc>
        <w:tc>
          <w:tcPr>
            <w:tcW w:w="1620" w:type="dxa"/>
            <w:tcBorders>
              <w:top w:val="single" w:sz="4" w:space="0" w:color="auto"/>
              <w:left w:val="single" w:sz="4" w:space="0" w:color="auto"/>
              <w:bottom w:val="single" w:sz="4" w:space="0" w:color="auto"/>
              <w:right w:val="single" w:sz="4" w:space="0" w:color="auto"/>
            </w:tcBorders>
          </w:tcPr>
          <w:p w14:paraId="1CDC5426" w14:textId="1548639D" w:rsidR="00C4248E" w:rsidRPr="001B0BB4" w:rsidRDefault="00C4248E" w:rsidP="00421B63">
            <w:r>
              <w:t>1 mg/kg daily</w:t>
            </w:r>
          </w:p>
        </w:tc>
        <w:tc>
          <w:tcPr>
            <w:tcW w:w="1530" w:type="dxa"/>
            <w:tcBorders>
              <w:top w:val="single" w:sz="4" w:space="0" w:color="auto"/>
              <w:left w:val="single" w:sz="4" w:space="0" w:color="auto"/>
              <w:bottom w:val="single" w:sz="4" w:space="0" w:color="auto"/>
              <w:right w:val="single" w:sz="4" w:space="0" w:color="auto"/>
            </w:tcBorders>
          </w:tcPr>
          <w:p w14:paraId="4B950647" w14:textId="5BBB414C" w:rsidR="00C4248E" w:rsidRPr="001B0BB4" w:rsidRDefault="00C4248E" w:rsidP="00421B63">
            <w:r>
              <w:t>2 mg/kg/day</w:t>
            </w:r>
          </w:p>
        </w:tc>
        <w:tc>
          <w:tcPr>
            <w:tcW w:w="2070" w:type="dxa"/>
            <w:tcBorders>
              <w:top w:val="single" w:sz="4" w:space="0" w:color="auto"/>
              <w:left w:val="single" w:sz="4" w:space="0" w:color="auto"/>
              <w:bottom w:val="single" w:sz="4" w:space="0" w:color="auto"/>
              <w:right w:val="single" w:sz="4" w:space="0" w:color="auto"/>
            </w:tcBorders>
          </w:tcPr>
          <w:p w14:paraId="2F1EAEC8" w14:textId="39C4D49B" w:rsidR="00C4248E" w:rsidRPr="001B0BB4" w:rsidRDefault="00C4248E" w:rsidP="00421B63">
            <w:r>
              <w:t>12.5 mg</w:t>
            </w:r>
          </w:p>
        </w:tc>
      </w:tr>
      <w:tr w:rsidR="00C4248E" w:rsidRPr="001B0BB4" w14:paraId="1D362A31" w14:textId="77777777" w:rsidTr="000E2DAE">
        <w:tc>
          <w:tcPr>
            <w:tcW w:w="1165" w:type="dxa"/>
            <w:vMerge/>
            <w:tcBorders>
              <w:left w:val="single" w:sz="4" w:space="0" w:color="auto"/>
              <w:bottom w:val="single" w:sz="4" w:space="0" w:color="auto"/>
              <w:right w:val="single" w:sz="4" w:space="0" w:color="auto"/>
            </w:tcBorders>
          </w:tcPr>
          <w:p w14:paraId="44C2BB18" w14:textId="41FD9E77" w:rsidR="00C4248E" w:rsidRPr="001B0BB4" w:rsidRDefault="00C4248E" w:rsidP="00421B63"/>
        </w:tc>
        <w:tc>
          <w:tcPr>
            <w:tcW w:w="1620" w:type="dxa"/>
            <w:tcBorders>
              <w:top w:val="single" w:sz="4" w:space="0" w:color="auto"/>
              <w:left w:val="single" w:sz="4" w:space="0" w:color="auto"/>
              <w:bottom w:val="single" w:sz="4" w:space="0" w:color="auto"/>
              <w:right w:val="single" w:sz="4" w:space="0" w:color="auto"/>
            </w:tcBorders>
          </w:tcPr>
          <w:p w14:paraId="7D906B72" w14:textId="237172E8" w:rsidR="00C4248E" w:rsidRPr="001B0BB4" w:rsidRDefault="00C4248E" w:rsidP="00421B63">
            <w:r w:rsidRPr="001B0BB4">
              <w:t>≥ 50 kg</w:t>
            </w:r>
          </w:p>
        </w:tc>
        <w:tc>
          <w:tcPr>
            <w:tcW w:w="1620" w:type="dxa"/>
            <w:tcBorders>
              <w:top w:val="single" w:sz="4" w:space="0" w:color="auto"/>
              <w:left w:val="single" w:sz="4" w:space="0" w:color="auto"/>
              <w:bottom w:val="single" w:sz="4" w:space="0" w:color="auto"/>
              <w:right w:val="single" w:sz="4" w:space="0" w:color="auto"/>
            </w:tcBorders>
          </w:tcPr>
          <w:p w14:paraId="2876EB8D" w14:textId="1B0E4AD1" w:rsidR="00C4248E" w:rsidRPr="001B0BB4" w:rsidRDefault="00C4248E" w:rsidP="00421B63">
            <w:r w:rsidRPr="001B0BB4">
              <w:t>25 mg daily</w:t>
            </w:r>
          </w:p>
        </w:tc>
        <w:tc>
          <w:tcPr>
            <w:tcW w:w="1620" w:type="dxa"/>
            <w:tcBorders>
              <w:top w:val="single" w:sz="4" w:space="0" w:color="auto"/>
              <w:left w:val="single" w:sz="4" w:space="0" w:color="auto"/>
              <w:bottom w:val="single" w:sz="4" w:space="0" w:color="auto"/>
              <w:right w:val="single" w:sz="4" w:space="0" w:color="auto"/>
            </w:tcBorders>
          </w:tcPr>
          <w:p w14:paraId="753752DE" w14:textId="0E5906E0" w:rsidR="00C4248E" w:rsidRPr="001B0BB4" w:rsidRDefault="00C4248E" w:rsidP="00421B63">
            <w:r w:rsidRPr="001B0BB4">
              <w:t>100 mg daily</w:t>
            </w:r>
          </w:p>
        </w:tc>
        <w:tc>
          <w:tcPr>
            <w:tcW w:w="1530" w:type="dxa"/>
            <w:tcBorders>
              <w:top w:val="single" w:sz="4" w:space="0" w:color="auto"/>
              <w:left w:val="single" w:sz="4" w:space="0" w:color="auto"/>
              <w:bottom w:val="single" w:sz="4" w:space="0" w:color="auto"/>
              <w:right w:val="single" w:sz="4" w:space="0" w:color="auto"/>
            </w:tcBorders>
          </w:tcPr>
          <w:p w14:paraId="6672F5E6" w14:textId="086975C7" w:rsidR="00C4248E" w:rsidRPr="001B0BB4" w:rsidRDefault="00C4248E" w:rsidP="00421B63">
            <w:r w:rsidRPr="001B0BB4">
              <w:t>200 mg daily</w:t>
            </w:r>
          </w:p>
        </w:tc>
        <w:tc>
          <w:tcPr>
            <w:tcW w:w="2070" w:type="dxa"/>
            <w:tcBorders>
              <w:top w:val="single" w:sz="4" w:space="0" w:color="auto"/>
              <w:left w:val="single" w:sz="4" w:space="0" w:color="auto"/>
              <w:bottom w:val="single" w:sz="4" w:space="0" w:color="auto"/>
              <w:right w:val="single" w:sz="4" w:space="0" w:color="auto"/>
            </w:tcBorders>
          </w:tcPr>
          <w:p w14:paraId="63505E15" w14:textId="50D801D3" w:rsidR="00C4248E" w:rsidRPr="001B0BB4" w:rsidRDefault="00C4248E" w:rsidP="00421B63">
            <w:r w:rsidRPr="001B0BB4">
              <w:t>25 mg/dose</w:t>
            </w:r>
          </w:p>
        </w:tc>
      </w:tr>
      <w:tr w:rsidR="004721BB" w:rsidRPr="001B0BB4" w14:paraId="5364B3C2" w14:textId="77777777" w:rsidTr="00BF5037">
        <w:tc>
          <w:tcPr>
            <w:tcW w:w="9625" w:type="dxa"/>
            <w:gridSpan w:val="6"/>
            <w:tcBorders>
              <w:top w:val="single" w:sz="4" w:space="0" w:color="auto"/>
              <w:left w:val="single" w:sz="4" w:space="0" w:color="auto"/>
              <w:bottom w:val="single" w:sz="4" w:space="0" w:color="auto"/>
              <w:right w:val="single" w:sz="4" w:space="0" w:color="auto"/>
            </w:tcBorders>
          </w:tcPr>
          <w:p w14:paraId="1622E2D5" w14:textId="03040B15" w:rsidR="004721BB" w:rsidRPr="001B0BB4" w:rsidRDefault="004721BB" w:rsidP="00421B63">
            <w:r w:rsidRPr="001B0BB4">
              <w:t xml:space="preserve"># Doses are generally titrated every 2-3 weeks prior to </w:t>
            </w:r>
            <w:proofErr w:type="spellStart"/>
            <w:r w:rsidRPr="001B0BB4">
              <w:t>HfrEF</w:t>
            </w:r>
            <w:proofErr w:type="spellEnd"/>
            <w:r w:rsidRPr="001B0BB4">
              <w:t xml:space="preserve"> and may be </w:t>
            </w:r>
            <w:proofErr w:type="spellStart"/>
            <w:r w:rsidRPr="001B0BB4">
              <w:t>uptitrated</w:t>
            </w:r>
            <w:proofErr w:type="spellEnd"/>
            <w:r w:rsidRPr="001B0BB4">
              <w:t xml:space="preserve"> in 1-2 week increments in patients with </w:t>
            </w:r>
            <w:proofErr w:type="spellStart"/>
            <w:r w:rsidRPr="001B0BB4">
              <w:t>HfrEF</w:t>
            </w:r>
            <w:proofErr w:type="spellEnd"/>
            <w:r w:rsidRPr="001B0BB4">
              <w:t xml:space="preserve"> with appropriate monitoring or every few days in closely monitored</w:t>
            </w:r>
            <w:r w:rsidR="00AE4D26">
              <w:t xml:space="preserve"> patients</w:t>
            </w:r>
            <w:r w:rsidRPr="001B0BB4">
              <w:t xml:space="preserve"> (inpatient)</w:t>
            </w:r>
          </w:p>
        </w:tc>
      </w:tr>
    </w:tbl>
    <w:p w14:paraId="59510406" w14:textId="77777777" w:rsidR="004A549E" w:rsidRPr="001B0BB4" w:rsidRDefault="004A549E" w:rsidP="00421B63"/>
    <w:p w14:paraId="5694FD99" w14:textId="77777777" w:rsidR="00B81E9A" w:rsidRPr="001B0BB4" w:rsidRDefault="00B81E9A" w:rsidP="00421B63"/>
    <w:p w14:paraId="2CD1C3E8" w14:textId="77777777" w:rsidR="004A549E" w:rsidRPr="001B0BB4" w:rsidRDefault="004A549E" w:rsidP="00421B63"/>
    <w:p w14:paraId="3C480822" w14:textId="77777777" w:rsidR="0042720D" w:rsidRPr="001B0BB4" w:rsidRDefault="0042720D" w:rsidP="00421B63">
      <w:r w:rsidRPr="001B0BB4">
        <w:br w:type="page"/>
      </w:r>
    </w:p>
    <w:p w14:paraId="0655664A" w14:textId="5CE0795C" w:rsidR="004A549E" w:rsidRPr="001B0BB4" w:rsidRDefault="000F3D1D" w:rsidP="00421B63">
      <w:pPr>
        <w:pStyle w:val="Heading1"/>
      </w:pPr>
      <w:bookmarkStart w:id="5" w:name="_Toc103758898"/>
      <w:r w:rsidRPr="001B0BB4">
        <w:lastRenderedPageBreak/>
        <w:t>MINERALOCORTICOID RECEPTOR ANTAGONISTS</w:t>
      </w:r>
      <w:r w:rsidR="004A549E" w:rsidRPr="001B0BB4">
        <w:t xml:space="preserve"> (MRA)</w:t>
      </w:r>
      <w:bookmarkEnd w:id="5"/>
    </w:p>
    <w:p w14:paraId="1541D18B" w14:textId="77777777" w:rsidR="000F3D1D" w:rsidRPr="001B0BB4" w:rsidRDefault="000F3D1D" w:rsidP="00421B63"/>
    <w:p w14:paraId="19107EDD" w14:textId="77777777" w:rsidR="004A549E" w:rsidRPr="001B0BB4" w:rsidRDefault="004A549E" w:rsidP="00421B63">
      <w:r w:rsidRPr="001B0BB4">
        <w:t>Indication for Initiation of Therapy</w:t>
      </w:r>
    </w:p>
    <w:p w14:paraId="28DFB50F" w14:textId="77777777" w:rsidR="000F3D1D" w:rsidRPr="001B0BB4" w:rsidRDefault="000F3D1D" w:rsidP="00421B63"/>
    <w:p w14:paraId="2931D2F2" w14:textId="46826E65" w:rsidR="004A549E" w:rsidRPr="001B0BB4" w:rsidRDefault="004A549E" w:rsidP="00421B63">
      <w:pPr>
        <w:pStyle w:val="ListParagraph"/>
        <w:numPr>
          <w:ilvl w:val="0"/>
          <w:numId w:val="28"/>
        </w:numPr>
        <w:rPr>
          <w:b/>
        </w:rPr>
      </w:pPr>
      <w:r w:rsidRPr="001B0BB4">
        <w:t>Preliminary evidence suggest</w:t>
      </w:r>
      <w:r w:rsidR="003D5C31" w:rsidRPr="001B0BB4">
        <w:t>s</w:t>
      </w:r>
      <w:r w:rsidRPr="001B0BB4">
        <w:t xml:space="preserve"> MRA therapy is associated with a decrease in the decline of strain in patients with DMD.</w:t>
      </w:r>
      <w:r w:rsidRPr="001B0BB4">
        <w:fldChar w:fldCharType="begin"/>
      </w:r>
      <w:r w:rsidR="0067348A">
        <w:instrText xml:space="preserve"> ADDIN EN.CITE &lt;EndNote&gt;&lt;Cite&gt;&lt;Author&gt;Raman&lt;/Author&gt;&lt;Year&gt;2015&lt;/Year&gt;&lt;RecNum&gt;778&lt;/RecNum&gt;&lt;DisplayText&gt;&lt;style face="superscript"&gt;13&lt;/style&gt;&lt;/DisplayText&gt;&lt;record&gt;&lt;rec-number&gt;778&lt;/rec-number&gt;&lt;foreign-keys&gt;&lt;key app="EN" db-id="asrd02zt0ra2d8eexw8vax5r99a2eae52pa5" timestamp="1437392271"&gt;778&lt;/key&gt;&lt;/foreign-keys&gt;&lt;ref-type name="Journal Article"&gt;17&lt;/ref-type&gt;&lt;contributors&gt;&lt;authors&gt;&lt;author&gt;Raman, Subha V&lt;/author&gt;&lt;author&gt;Hor, Kan N&lt;/author&gt;&lt;author&gt;Mazur, Wojciech&lt;/author&gt;&lt;author&gt;Halnon, Nancy J&lt;/author&gt;&lt;author&gt;Kissel, John T&lt;/author&gt;&lt;author&gt;He, Xin&lt;/author&gt;&lt;author&gt;Tran, Tam&lt;/author&gt;&lt;author&gt;Smart, Suzanne&lt;/author&gt;&lt;author&gt;McCarthy, Beth&lt;/author&gt;&lt;author&gt;Taylor, Michael D&lt;/author&gt;&lt;author&gt;Jefferies, John L&lt;/author&gt;&lt;author&gt;Rafael-Fortney, Jill A&lt;/author&gt;&lt;author&gt;Lowe, Jeovanna&lt;/author&gt;&lt;author&gt;Roble, Sharon L&lt;/author&gt;&lt;author&gt;Cripe, Linda H&lt;/author&gt;&lt;/authors&gt;&lt;/contributors&gt;&lt;titles&gt;&lt;title&gt;Eplerenone for early cardiomyopathy in Duchenne muscular dystrophy: a randomised, double-blind, placebo-controlled trial.&lt;/title&gt;&lt;secondary-title&gt;The Lancet. Neurology&lt;/secondary-title&gt;&lt;/titles&gt;&lt;periodical&gt;&lt;full-title&gt;The Lancet. Neurology&lt;/full-title&gt;&lt;/periodical&gt;&lt;pages&gt;153-61&lt;/pages&gt;&lt;volume&gt;14&lt;/volume&gt;&lt;dates&gt;&lt;year&gt;2015&lt;/year&gt;&lt;/dates&gt;&lt;accession-num&gt;25554404&lt;/accession-num&gt;&lt;urls&gt;&lt;/urls&gt;&lt;electronic-resource-num&gt;10.1016/S1474-4422(14)70318-7&lt;/electronic-resource-num&gt;&lt;/record&gt;&lt;/Cite&gt;&lt;/EndNote&gt;</w:instrText>
      </w:r>
      <w:r w:rsidRPr="001B0BB4">
        <w:fldChar w:fldCharType="separate"/>
      </w:r>
      <w:r w:rsidR="00EC644D" w:rsidRPr="00EC644D">
        <w:rPr>
          <w:noProof/>
          <w:vertAlign w:val="superscript"/>
        </w:rPr>
        <w:t>13</w:t>
      </w:r>
      <w:r w:rsidRPr="001B0BB4">
        <w:fldChar w:fldCharType="end"/>
      </w:r>
      <w:r w:rsidRPr="001B0BB4">
        <w:t xml:space="preserve">  Further studies are needed to assess the long term implications of these early changes</w:t>
      </w:r>
      <w:r w:rsidR="0067348A">
        <w:t>, though reduced strain abnormalities have recently been shown to predict those at risk for developing systolic dysfunction</w:t>
      </w:r>
      <w:r w:rsidRPr="001B0BB4">
        <w:t>.</w:t>
      </w:r>
      <w:r w:rsidR="0067348A">
        <w:fldChar w:fldCharType="begin">
          <w:fldData xml:space="preserve">PEVuZE5vdGU+PENpdGU+PEF1dGhvcj5TaWRkaXF1aTwvQXV0aG9yPjxZZWFyPjIwMjA8L1llYXI+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</w:fldData>
        </w:fldChar>
      </w:r>
      <w:r w:rsidR="0067348A">
        <w:instrText xml:space="preserve"> ADDIN EN.CITE </w:instrText>
      </w:r>
      <w:r w:rsidR="0067348A">
        <w:fldChar w:fldCharType="begin">
          <w:fldData xml:space="preserve">PEVuZE5vdGU+PENpdGU+PEF1dGhvcj5TaWRkaXF1aTwvQXV0aG9yPjxZZWFyPjIwMjA8L1llYXI+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</w:fldData>
        </w:fldChar>
      </w:r>
      <w:r w:rsidR="0067348A">
        <w:instrText xml:space="preserve"> ADDIN EN.CITE.DATA </w:instrText>
      </w:r>
      <w:r w:rsidR="0067348A">
        <w:fldChar w:fldCharType="end"/>
      </w:r>
      <w:r w:rsidR="0067348A">
        <w:fldChar w:fldCharType="separate"/>
      </w:r>
      <w:r w:rsidR="0067348A" w:rsidRPr="0067348A">
        <w:rPr>
          <w:noProof/>
          <w:vertAlign w:val="superscript"/>
        </w:rPr>
        <w:t>14</w:t>
      </w:r>
      <w:r w:rsidR="0067348A">
        <w:fldChar w:fldCharType="end"/>
      </w:r>
      <w:r w:rsidRPr="001B0BB4">
        <w:t xml:space="preserve"> Based on these data the Care Considerations has noted MRA therapy may be a useful adjunct therapy, but that long term investigations are needed.</w:t>
      </w:r>
      <w:r w:rsidRPr="001B0BB4">
        <w:fldChar w:fldCharType="begin">
          <w:fldData xml:space="preserve">PEVuZE5vdGU+PENpdGU+PEF1dGhvcj5CaXJua3JhbnQ8L0F1dGhvcj48WWVhcj4yMDE4PC9ZZWFy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</w:fldData>
        </w:fldChar>
      </w:r>
      <w:r w:rsidR="0067348A">
        <w:instrText xml:space="preserve"> ADDIN EN.CITE </w:instrText>
      </w:r>
      <w:r w:rsidR="0067348A">
        <w:fldChar w:fldCharType="begin">
          <w:fldData xml:space="preserve">PEVuZE5vdGU+PENpdGU+PEF1dGhvcj5CaXJua3JhbnQ8L0F1dGhvcj48WWVhcj4yMDE4PC9ZZWFy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</w:fldData>
        </w:fldChar>
      </w:r>
      <w:r w:rsidR="0067348A">
        <w:instrText xml:space="preserve"> ADDIN EN.CITE.DATA </w:instrText>
      </w:r>
      <w:r w:rsidR="0067348A">
        <w:fldChar w:fldCharType="end"/>
      </w:r>
      <w:r w:rsidRPr="001B0BB4">
        <w:fldChar w:fldCharType="separate"/>
      </w:r>
      <w:r w:rsidRPr="001B0BB4">
        <w:rPr>
          <w:noProof/>
          <w:vertAlign w:val="superscript"/>
        </w:rPr>
        <w:t>1</w:t>
      </w:r>
      <w:r w:rsidRPr="001B0BB4">
        <w:fldChar w:fldCharType="end"/>
      </w:r>
      <w:r w:rsidRPr="001B0BB4">
        <w:t xml:space="preserve">  The AHA guidelines have suggested that it is reasonable to consider the use of MRA therapy in the presence of systolic </w:t>
      </w:r>
      <w:r w:rsidR="003D5C31" w:rsidRPr="001B0BB4">
        <w:t>dys</w:t>
      </w:r>
      <w:r w:rsidRPr="001B0BB4">
        <w:t>function and that it may be considered in the setting of LGE on cMRI.</w:t>
      </w:r>
      <w:r w:rsidRPr="001B0BB4">
        <w:fldChar w:fldCharType="begin">
          <w:fldData xml:space="preserve">PEVuZE5vdGU+PENpdGU+PEF1dGhvcj5GZWluZ29sZDwvQXV0aG9yPjxZZWFyPjIwMTc8L1llYXI+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</w:fldData>
        </w:fldChar>
      </w:r>
      <w:r w:rsidR="0067348A">
        <w:instrText xml:space="preserve"> ADDIN EN.CITE </w:instrText>
      </w:r>
      <w:r w:rsidR="0067348A">
        <w:fldChar w:fldCharType="begin">
          <w:fldData xml:space="preserve">PEVuZE5vdGU+PENpdGU+PEF1dGhvcj5GZWluZ29sZDwvQXV0aG9yPjxZZWFyPjIwMTc8L1llYXI+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</w:fldData>
        </w:fldChar>
      </w:r>
      <w:r w:rsidR="0067348A">
        <w:instrText xml:space="preserve"> ADDIN EN.CITE.DATA </w:instrText>
      </w:r>
      <w:r w:rsidR="0067348A">
        <w:fldChar w:fldCharType="end"/>
      </w:r>
      <w:r w:rsidRPr="001B0BB4">
        <w:fldChar w:fldCharType="separate"/>
      </w:r>
      <w:r w:rsidRPr="001B0BB4">
        <w:rPr>
          <w:noProof/>
          <w:vertAlign w:val="superscript"/>
        </w:rPr>
        <w:t>2</w:t>
      </w:r>
      <w:r w:rsidRPr="001B0BB4">
        <w:fldChar w:fldCharType="end"/>
      </w:r>
      <w:r w:rsidRPr="001B0BB4">
        <w:t xml:space="preserve"> For patients unable to tolerate </w:t>
      </w:r>
      <w:proofErr w:type="spellStart"/>
      <w:r w:rsidRPr="001B0BB4">
        <w:t>cMRI</w:t>
      </w:r>
      <w:proofErr w:type="spellEnd"/>
      <w:r w:rsidRPr="001B0BB4">
        <w:t xml:space="preserve"> or where regular </w:t>
      </w:r>
      <w:proofErr w:type="spellStart"/>
      <w:r w:rsidRPr="001B0BB4">
        <w:t>cMRI</w:t>
      </w:r>
      <w:proofErr w:type="spellEnd"/>
      <w:r w:rsidRPr="001B0BB4">
        <w:t xml:space="preserve"> screening is limited, it is reasonable to initiate MRA therapy at age 12 given the average age of first LGE detection.</w:t>
      </w:r>
      <w:r w:rsidRPr="001B0BB4">
        <w:fldChar w:fldCharType="begin">
          <w:fldData xml:space="preserve">PEVuZE5vdGU+PENpdGU+PEF1dGhvcj5UYW5kb248L0F1dGhvcj48WWVhcj4yMDE1PC9ZZWFyPjxS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</w:fldData>
        </w:fldChar>
      </w:r>
      <w:r w:rsidR="0067348A">
        <w:instrText xml:space="preserve"> ADDIN EN.CITE </w:instrText>
      </w:r>
      <w:r w:rsidR="0067348A">
        <w:fldChar w:fldCharType="begin">
          <w:fldData xml:space="preserve">PEVuZE5vdGU+PENpdGU+PEF1dGhvcj5UYW5kb248L0F1dGhvcj48WWVhcj4yMDE1PC9ZZWFyPjxS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</w:fldData>
        </w:fldChar>
      </w:r>
      <w:r w:rsidR="0067348A">
        <w:instrText xml:space="preserve"> ADDIN EN.CITE.DATA </w:instrText>
      </w:r>
      <w:r w:rsidR="0067348A">
        <w:fldChar w:fldCharType="end"/>
      </w:r>
      <w:r w:rsidRPr="001B0BB4">
        <w:fldChar w:fldCharType="separate"/>
      </w:r>
      <w:r w:rsidR="0067348A" w:rsidRPr="0067348A">
        <w:rPr>
          <w:noProof/>
          <w:vertAlign w:val="superscript"/>
        </w:rPr>
        <w:t>5, 15</w:t>
      </w:r>
      <w:r w:rsidRPr="001B0BB4">
        <w:fldChar w:fldCharType="end"/>
      </w:r>
      <w:r w:rsidRPr="001B0BB4">
        <w:t xml:space="preserve"> </w:t>
      </w:r>
      <w:r w:rsidR="00134B32" w:rsidRPr="001B0BB4">
        <w:rPr>
          <w:bCs/>
        </w:rPr>
        <w:t xml:space="preserve">The </w:t>
      </w:r>
      <w:r w:rsidR="00134B32" w:rsidRPr="001B0BB4">
        <w:t xml:space="preserve">2022 AHA/ACC/HFSA Guideline gives a 2b recommendation for </w:t>
      </w:r>
      <w:r w:rsidR="000E431A" w:rsidRPr="001B0BB4">
        <w:t>initiating MRA therapy</w:t>
      </w:r>
      <w:r w:rsidR="00134B32" w:rsidRPr="001B0BB4">
        <w:t xml:space="preserve"> for patients </w:t>
      </w:r>
      <w:proofErr w:type="spellStart"/>
      <w:r w:rsidR="00134B32" w:rsidRPr="001B0BB4">
        <w:t>HFmrEF</w:t>
      </w:r>
      <w:proofErr w:type="spellEnd"/>
      <w:r w:rsidR="00134B32" w:rsidRPr="001B0BB4">
        <w:t xml:space="preserve">. </w:t>
      </w:r>
      <w:r w:rsidRPr="001B0BB4">
        <w:t xml:space="preserve">Based on these data and the existing recommendations we propose the following indications for initiating therapy (Table </w:t>
      </w:r>
      <w:r w:rsidR="00AE4D26">
        <w:t>4</w:t>
      </w:r>
      <w:r w:rsidRPr="001B0BB4">
        <w:t>)</w:t>
      </w:r>
      <w:r w:rsidR="0091660D">
        <w:t xml:space="preserve">.  </w:t>
      </w:r>
    </w:p>
    <w:p w14:paraId="3C5657E2" w14:textId="77777777" w:rsidR="00D81E6D" w:rsidRPr="001B0BB4" w:rsidRDefault="00D81E6D" w:rsidP="00421B63">
      <w:pPr>
        <w:pStyle w:val="ListParagraph"/>
      </w:pPr>
    </w:p>
    <w:p w14:paraId="12468389" w14:textId="77777777" w:rsidR="00093F40" w:rsidRDefault="000954F0" w:rsidP="00D207F2">
      <w:pPr>
        <w:pStyle w:val="ListParagraph"/>
        <w:numPr>
          <w:ilvl w:val="1"/>
          <w:numId w:val="28"/>
        </w:numPr>
        <w:spacing w:after="160" w:line="256" w:lineRule="auto"/>
      </w:pPr>
      <w:r w:rsidRPr="00093F40">
        <w:rPr>
          <w:rStyle w:val="Strong"/>
          <w:b w:val="0"/>
          <w:bCs w:val="0"/>
        </w:rPr>
        <w:t xml:space="preserve">It is reasonable to consider the initiation of MRA therapy in patients with LGE on CMR </w:t>
      </w:r>
      <w:r w:rsidR="00B15DB2" w:rsidRPr="00093F40">
        <w:rPr>
          <w:rStyle w:val="Strong"/>
          <w:b w:val="0"/>
          <w:bCs w:val="0"/>
        </w:rPr>
        <w:t xml:space="preserve">or if there are ECG findings suggestive of fibrosis </w:t>
      </w:r>
      <w:r w:rsidR="00B15DB2" w:rsidRPr="00A54F0D">
        <w:rPr>
          <w:noProof/>
        </w:rPr>
        <w:t>(e.g. deep and wide q-waves in lateral limb or precordial leads)</w:t>
      </w:r>
    </w:p>
    <w:p w14:paraId="4ED4845B" w14:textId="77777777" w:rsidR="00093F40" w:rsidRDefault="00093F40" w:rsidP="00093F40">
      <w:pPr>
        <w:pStyle w:val="ListParagraph"/>
        <w:spacing w:after="160" w:line="256" w:lineRule="auto"/>
        <w:ind w:left="1440"/>
      </w:pPr>
    </w:p>
    <w:p w14:paraId="514DC085" w14:textId="77777777" w:rsidR="00093F40" w:rsidRDefault="00993309" w:rsidP="00093F40">
      <w:pPr>
        <w:pStyle w:val="ListParagraph"/>
        <w:numPr>
          <w:ilvl w:val="1"/>
          <w:numId w:val="28"/>
        </w:numPr>
        <w:spacing w:after="160" w:line="256" w:lineRule="auto"/>
        <w:rPr>
          <w:rStyle w:val="Strong"/>
          <w:b w:val="0"/>
          <w:bCs w:val="0"/>
        </w:rPr>
      </w:pPr>
      <w:r w:rsidRPr="00093F40">
        <w:rPr>
          <w:rStyle w:val="Strong"/>
          <w:b w:val="0"/>
          <w:bCs w:val="0"/>
        </w:rPr>
        <w:t>It is reasonable to initiate MRA therapy in DMD by age 12 if CMR is unavailable or patients are unable to tolerate MRI without sedation/anesthesia</w:t>
      </w:r>
    </w:p>
    <w:p w14:paraId="53377884" w14:textId="77777777" w:rsidR="00093F40" w:rsidRPr="00093F40" w:rsidRDefault="00093F40" w:rsidP="00093F40">
      <w:pPr>
        <w:pStyle w:val="ListParagraph"/>
        <w:rPr>
          <w:rStyle w:val="Strong"/>
          <w:b w:val="0"/>
          <w:bCs w:val="0"/>
        </w:rPr>
      </w:pPr>
    </w:p>
    <w:p w14:paraId="737AEA7B" w14:textId="77777777" w:rsidR="00093F40" w:rsidRDefault="004A549E" w:rsidP="00093F40">
      <w:pPr>
        <w:pStyle w:val="ListParagraph"/>
        <w:numPr>
          <w:ilvl w:val="1"/>
          <w:numId w:val="28"/>
        </w:numPr>
        <w:spacing w:after="160" w:line="256" w:lineRule="auto"/>
      </w:pPr>
      <w:r w:rsidRPr="00093F40">
        <w:rPr>
          <w:rStyle w:val="Strong"/>
          <w:b w:val="0"/>
          <w:bCs w:val="0"/>
        </w:rPr>
        <w:t xml:space="preserve">It is reasonable to initiate MRA therapy in DMD in the presence of systolic dysfunction </w:t>
      </w:r>
      <w:r w:rsidR="00D81E6D" w:rsidRPr="001B0BB4">
        <w:t>at any age</w:t>
      </w:r>
    </w:p>
    <w:p w14:paraId="20094806" w14:textId="77777777" w:rsidR="00093F40" w:rsidRDefault="00093F40" w:rsidP="00093F40">
      <w:pPr>
        <w:pStyle w:val="ListParagraph"/>
      </w:pPr>
    </w:p>
    <w:p w14:paraId="146309B2" w14:textId="4D826FD6" w:rsidR="004A549E" w:rsidRPr="00093F40" w:rsidRDefault="00170DCA" w:rsidP="00093F40">
      <w:pPr>
        <w:pStyle w:val="ListParagraph"/>
        <w:numPr>
          <w:ilvl w:val="1"/>
          <w:numId w:val="28"/>
        </w:numPr>
        <w:spacing w:after="160" w:line="256" w:lineRule="auto"/>
      </w:pPr>
      <w:r w:rsidRPr="001B0BB4">
        <w:t>MRA therapy</w:t>
      </w:r>
      <w:r w:rsidRPr="00093F40">
        <w:rPr>
          <w:b/>
        </w:rPr>
        <w:t xml:space="preserve"> </w:t>
      </w:r>
      <w:r w:rsidRPr="001B0BB4">
        <w:t xml:space="preserve">is recommended for patients with DMD in the presence of systolic dysfunction (LVEF &lt; 55% and/or SF &lt; 28%) </w:t>
      </w:r>
      <w:r w:rsidRPr="00093F40">
        <w:rPr>
          <w:u w:val="single"/>
        </w:rPr>
        <w:t>AND</w:t>
      </w:r>
      <w:r w:rsidRPr="001B0BB4">
        <w:t xml:space="preserve"> elevated natriuretic peptides</w:t>
      </w:r>
    </w:p>
    <w:p w14:paraId="1980BD67" w14:textId="77777777" w:rsidR="00D81E6D" w:rsidRPr="001B0BB4" w:rsidRDefault="00D81E6D" w:rsidP="00421B63">
      <w:pPr>
        <w:rPr>
          <w:rStyle w:val="Strong"/>
          <w:bCs w:val="0"/>
        </w:rPr>
      </w:pPr>
    </w:p>
    <w:p w14:paraId="7C3E3092" w14:textId="77777777" w:rsidR="004A549E" w:rsidRPr="001B0BB4" w:rsidRDefault="004A549E" w:rsidP="00421B63">
      <w:r w:rsidRPr="001B0BB4">
        <w:t>Medication dosing</w:t>
      </w:r>
    </w:p>
    <w:p w14:paraId="78DA3A89" w14:textId="77777777" w:rsidR="000F3D1D" w:rsidRPr="00920A15" w:rsidRDefault="000F3D1D" w:rsidP="00421B63"/>
    <w:p w14:paraId="67049061" w14:textId="32918162" w:rsidR="004A549E" w:rsidRPr="00920A15" w:rsidRDefault="004A549E" w:rsidP="00421B63">
      <w:pPr>
        <w:pStyle w:val="ListParagraph"/>
        <w:numPr>
          <w:ilvl w:val="0"/>
          <w:numId w:val="28"/>
        </w:numPr>
        <w:rPr>
          <w:b/>
        </w:rPr>
      </w:pPr>
      <w:r w:rsidRPr="00920A15">
        <w:t>There appears to be no significant difference in the agent used, when assessing the change in strain.</w:t>
      </w:r>
      <w:r w:rsidRPr="00920A15">
        <w:fldChar w:fldCharType="begin">
          <w:fldData xml:space="preserve">PEVuZE5vdGU+PENpdGU+PEF1dGhvcj5SYW1hbjwvQXV0aG9yPjxZZWFyPjIwMTk8L1llYXI+PFJl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</w:fldData>
        </w:fldChar>
      </w:r>
      <w:r w:rsidR="0067348A">
        <w:instrText xml:space="preserve"> ADDIN EN.CITE </w:instrText>
      </w:r>
      <w:r w:rsidR="0067348A">
        <w:fldChar w:fldCharType="begin">
          <w:fldData xml:space="preserve">PEVuZE5vdGU+PENpdGU+PEF1dGhvcj5SYW1hbjwvQXV0aG9yPjxZZWFyPjIwMTk8L1llYXI+PFJl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</w:fldData>
        </w:fldChar>
      </w:r>
      <w:r w:rsidR="0067348A">
        <w:instrText xml:space="preserve"> ADDIN EN.CITE.DATA </w:instrText>
      </w:r>
      <w:r w:rsidR="0067348A">
        <w:fldChar w:fldCharType="end"/>
      </w:r>
      <w:r w:rsidRPr="00920A15">
        <w:fldChar w:fldCharType="separate"/>
      </w:r>
      <w:r w:rsidR="0067348A" w:rsidRPr="0067348A">
        <w:rPr>
          <w:noProof/>
          <w:vertAlign w:val="superscript"/>
        </w:rPr>
        <w:t>16</w:t>
      </w:r>
      <w:r w:rsidRPr="00920A15">
        <w:fldChar w:fldCharType="end"/>
      </w:r>
      <w:r w:rsidRPr="00920A15">
        <w:t xml:space="preserve">  </w:t>
      </w:r>
      <w:r w:rsidR="0016726B" w:rsidRPr="00920A15">
        <w:t>While there has not been a direction comparison of 25 mg vs 50 mg dosing within a single trial cohort, there may be benefit for targeting the higher dose when considering the preservation of strain as an endpoint.</w:t>
      </w:r>
    </w:p>
    <w:p w14:paraId="3523C7C2" w14:textId="2874C36E" w:rsidR="004A549E" w:rsidRPr="001B0BB4" w:rsidRDefault="004A549E" w:rsidP="00421B63"/>
    <w:p w14:paraId="7687A13D" w14:textId="6F5222D1" w:rsidR="004A549E" w:rsidRPr="001B0BB4" w:rsidRDefault="004A549E" w:rsidP="00421B63"/>
    <w:tbl>
      <w:tblPr>
        <w:tblStyle w:val="TableGrid"/>
        <w:tblW w:w="9985" w:type="dxa"/>
        <w:tblInd w:w="0" w:type="dxa"/>
        <w:tblLook w:val="04A0" w:firstRow="1" w:lastRow="0" w:firstColumn="1" w:lastColumn="0" w:noHBand="0" w:noVBand="1"/>
      </w:tblPr>
      <w:tblGrid>
        <w:gridCol w:w="1551"/>
        <w:gridCol w:w="964"/>
        <w:gridCol w:w="2070"/>
        <w:gridCol w:w="1800"/>
        <w:gridCol w:w="1800"/>
        <w:gridCol w:w="1800"/>
      </w:tblGrid>
      <w:tr w:rsidR="004721BB" w:rsidRPr="001B0BB4" w14:paraId="16AAE1C1" w14:textId="77777777" w:rsidTr="00BF5037">
        <w:tc>
          <w:tcPr>
            <w:tcW w:w="9985" w:type="dxa"/>
            <w:gridSpan w:val="6"/>
            <w:tcBorders>
              <w:top w:val="single" w:sz="4" w:space="0" w:color="auto"/>
              <w:left w:val="single" w:sz="4" w:space="0" w:color="auto"/>
              <w:bottom w:val="single" w:sz="4" w:space="0" w:color="auto"/>
              <w:right w:val="single" w:sz="4" w:space="0" w:color="auto"/>
            </w:tcBorders>
          </w:tcPr>
          <w:p w14:paraId="12711121" w14:textId="5FA600EC" w:rsidR="004721BB" w:rsidRPr="001B0BB4" w:rsidRDefault="004721BB" w:rsidP="00421B63">
            <w:r w:rsidRPr="001B0BB4">
              <w:t xml:space="preserve">Table </w:t>
            </w:r>
            <w:r w:rsidR="009B69CE">
              <w:t>4</w:t>
            </w:r>
            <w:r w:rsidRPr="001B0BB4">
              <w:t>.</w:t>
            </w:r>
          </w:p>
        </w:tc>
      </w:tr>
      <w:tr w:rsidR="004721BB" w:rsidRPr="001B0BB4" w14:paraId="416F8216" w14:textId="77777777" w:rsidTr="00BF5037">
        <w:tc>
          <w:tcPr>
            <w:tcW w:w="1551" w:type="dxa"/>
            <w:tcBorders>
              <w:top w:val="single" w:sz="4" w:space="0" w:color="auto"/>
              <w:left w:val="single" w:sz="4" w:space="0" w:color="auto"/>
              <w:bottom w:val="single" w:sz="4" w:space="0" w:color="auto"/>
              <w:right w:val="single" w:sz="4" w:space="0" w:color="auto"/>
            </w:tcBorders>
          </w:tcPr>
          <w:p w14:paraId="34A35685" w14:textId="77777777" w:rsidR="004721BB" w:rsidRPr="001B0BB4" w:rsidRDefault="004721BB" w:rsidP="00421B63"/>
        </w:tc>
        <w:tc>
          <w:tcPr>
            <w:tcW w:w="964" w:type="dxa"/>
            <w:tcBorders>
              <w:top w:val="single" w:sz="4" w:space="0" w:color="auto"/>
              <w:left w:val="single" w:sz="4" w:space="0" w:color="auto"/>
              <w:bottom w:val="single" w:sz="4" w:space="0" w:color="auto"/>
              <w:right w:val="single" w:sz="4" w:space="0" w:color="auto"/>
            </w:tcBorders>
          </w:tcPr>
          <w:p w14:paraId="6DE61993" w14:textId="5E1AC0A3" w:rsidR="004721BB" w:rsidRPr="001B0BB4" w:rsidRDefault="004721BB" w:rsidP="00421B63">
            <w:r w:rsidRPr="001B0BB4">
              <w:t>Weight Range</w:t>
            </w:r>
          </w:p>
        </w:tc>
        <w:tc>
          <w:tcPr>
            <w:tcW w:w="2070" w:type="dxa"/>
            <w:tcBorders>
              <w:top w:val="single" w:sz="4" w:space="0" w:color="auto"/>
              <w:left w:val="single" w:sz="4" w:space="0" w:color="auto"/>
              <w:bottom w:val="single" w:sz="4" w:space="0" w:color="auto"/>
              <w:right w:val="single" w:sz="4" w:space="0" w:color="auto"/>
            </w:tcBorders>
          </w:tcPr>
          <w:p w14:paraId="3E5035A5" w14:textId="6DC0C375" w:rsidR="004721BB" w:rsidRPr="001B0BB4" w:rsidRDefault="004721BB" w:rsidP="00421B63">
            <w:r w:rsidRPr="001B0BB4">
              <w:t>Initial Dose</w:t>
            </w:r>
          </w:p>
        </w:tc>
        <w:tc>
          <w:tcPr>
            <w:tcW w:w="1800" w:type="dxa"/>
            <w:tcBorders>
              <w:top w:val="single" w:sz="4" w:space="0" w:color="auto"/>
              <w:left w:val="single" w:sz="4" w:space="0" w:color="auto"/>
              <w:bottom w:val="single" w:sz="4" w:space="0" w:color="auto"/>
              <w:right w:val="single" w:sz="4" w:space="0" w:color="auto"/>
            </w:tcBorders>
            <w:hideMark/>
          </w:tcPr>
          <w:p w14:paraId="793B0900" w14:textId="624CFB43" w:rsidR="004721BB" w:rsidRPr="001B0BB4" w:rsidRDefault="004721BB" w:rsidP="00421B63">
            <w:r w:rsidRPr="001B0BB4">
              <w:t>Prophylactic Target</w:t>
            </w:r>
          </w:p>
        </w:tc>
        <w:tc>
          <w:tcPr>
            <w:tcW w:w="1800" w:type="dxa"/>
            <w:tcBorders>
              <w:top w:val="single" w:sz="4" w:space="0" w:color="auto"/>
              <w:left w:val="single" w:sz="4" w:space="0" w:color="auto"/>
              <w:bottom w:val="single" w:sz="4" w:space="0" w:color="auto"/>
              <w:right w:val="single" w:sz="4" w:space="0" w:color="auto"/>
            </w:tcBorders>
            <w:hideMark/>
          </w:tcPr>
          <w:p w14:paraId="3DED7FA6" w14:textId="77777777" w:rsidR="0043148B" w:rsidRDefault="004721BB" w:rsidP="00C05C09">
            <w:r w:rsidRPr="001B0BB4">
              <w:t>Reduced EF</w:t>
            </w:r>
            <w:r w:rsidR="008125BB">
              <w:t xml:space="preserve"> </w:t>
            </w:r>
            <w:r w:rsidR="00C05C09">
              <w:t>or</w:t>
            </w:r>
          </w:p>
          <w:p w14:paraId="68D53949" w14:textId="458269F0" w:rsidR="004721BB" w:rsidRPr="001B0BB4" w:rsidRDefault="008125BB" w:rsidP="00C05C09">
            <w:r>
              <w:t>+ LGE</w:t>
            </w:r>
            <w:r w:rsidR="004721BB" w:rsidRPr="001B0BB4">
              <w:t xml:space="preserve"> Target*†</w:t>
            </w:r>
          </w:p>
        </w:tc>
        <w:tc>
          <w:tcPr>
            <w:tcW w:w="1800" w:type="dxa"/>
            <w:tcBorders>
              <w:top w:val="single" w:sz="4" w:space="0" w:color="auto"/>
              <w:left w:val="single" w:sz="4" w:space="0" w:color="auto"/>
              <w:bottom w:val="single" w:sz="4" w:space="0" w:color="auto"/>
              <w:right w:val="single" w:sz="4" w:space="0" w:color="auto"/>
            </w:tcBorders>
            <w:hideMark/>
          </w:tcPr>
          <w:p w14:paraId="5703A220" w14:textId="77777777" w:rsidR="004721BB" w:rsidRPr="001B0BB4" w:rsidRDefault="004721BB" w:rsidP="00421B63">
            <w:r w:rsidRPr="001B0BB4">
              <w:t>Uptitration Amount</w:t>
            </w:r>
            <w:r w:rsidRPr="001B0BB4">
              <w:rPr>
                <w:vertAlign w:val="superscript"/>
              </w:rPr>
              <w:t>#</w:t>
            </w:r>
          </w:p>
        </w:tc>
      </w:tr>
      <w:tr w:rsidR="004721BB" w:rsidRPr="001B0BB4" w14:paraId="07E3F67C" w14:textId="77777777" w:rsidTr="00BF5037">
        <w:tc>
          <w:tcPr>
            <w:tcW w:w="9985"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DE6560" w14:textId="2626E1E5" w:rsidR="004721BB" w:rsidRPr="001B0BB4" w:rsidRDefault="004721BB" w:rsidP="00421B63">
            <w:r w:rsidRPr="001B0BB4">
              <w:t>MRA</w:t>
            </w:r>
          </w:p>
        </w:tc>
      </w:tr>
      <w:tr w:rsidR="004721BB" w:rsidRPr="001B0BB4" w14:paraId="2E0FFF7A" w14:textId="77777777" w:rsidTr="00BF5037">
        <w:trPr>
          <w:trHeight w:val="188"/>
        </w:trPr>
        <w:tc>
          <w:tcPr>
            <w:tcW w:w="1551" w:type="dxa"/>
            <w:tcBorders>
              <w:top w:val="single" w:sz="4" w:space="0" w:color="auto"/>
              <w:left w:val="single" w:sz="4" w:space="0" w:color="auto"/>
              <w:bottom w:val="single" w:sz="4" w:space="0" w:color="auto"/>
              <w:right w:val="single" w:sz="4" w:space="0" w:color="auto"/>
            </w:tcBorders>
            <w:hideMark/>
          </w:tcPr>
          <w:p w14:paraId="4F73A805" w14:textId="77777777" w:rsidR="004721BB" w:rsidRPr="001B0BB4" w:rsidRDefault="004721BB" w:rsidP="00421B63">
            <w:r w:rsidRPr="001B0BB4">
              <w:t>Eplerenone</w:t>
            </w:r>
          </w:p>
        </w:tc>
        <w:tc>
          <w:tcPr>
            <w:tcW w:w="964" w:type="dxa"/>
            <w:tcBorders>
              <w:top w:val="single" w:sz="4" w:space="0" w:color="auto"/>
              <w:left w:val="single" w:sz="4" w:space="0" w:color="auto"/>
              <w:bottom w:val="single" w:sz="4" w:space="0" w:color="auto"/>
              <w:right w:val="single" w:sz="4" w:space="0" w:color="auto"/>
            </w:tcBorders>
          </w:tcPr>
          <w:p w14:paraId="32A29A1E" w14:textId="7F8D38B3" w:rsidR="004721BB" w:rsidRPr="001B0BB4" w:rsidRDefault="004721BB" w:rsidP="00421B63">
            <w:r w:rsidRPr="001B0BB4">
              <w:t>≥ 50 kg</w:t>
            </w:r>
          </w:p>
        </w:tc>
        <w:tc>
          <w:tcPr>
            <w:tcW w:w="2070" w:type="dxa"/>
            <w:tcBorders>
              <w:top w:val="single" w:sz="4" w:space="0" w:color="auto"/>
              <w:left w:val="single" w:sz="4" w:space="0" w:color="auto"/>
              <w:bottom w:val="single" w:sz="4" w:space="0" w:color="auto"/>
              <w:right w:val="single" w:sz="4" w:space="0" w:color="auto"/>
            </w:tcBorders>
          </w:tcPr>
          <w:p w14:paraId="6D2E76FD" w14:textId="32180456" w:rsidR="004721BB" w:rsidRPr="001B0BB4" w:rsidRDefault="004721BB" w:rsidP="00421B63">
            <w:r w:rsidRPr="001B0BB4">
              <w:t>25 mg daily</w:t>
            </w:r>
          </w:p>
        </w:tc>
        <w:tc>
          <w:tcPr>
            <w:tcW w:w="1800" w:type="dxa"/>
            <w:tcBorders>
              <w:top w:val="single" w:sz="4" w:space="0" w:color="auto"/>
              <w:left w:val="single" w:sz="4" w:space="0" w:color="auto"/>
              <w:bottom w:val="single" w:sz="4" w:space="0" w:color="auto"/>
              <w:right w:val="single" w:sz="4" w:space="0" w:color="auto"/>
            </w:tcBorders>
            <w:hideMark/>
          </w:tcPr>
          <w:p w14:paraId="2301B1C4" w14:textId="00C3A8C6" w:rsidR="004721BB" w:rsidRPr="001B0BB4" w:rsidRDefault="004721BB" w:rsidP="00421B63">
            <w:r w:rsidRPr="001B0BB4">
              <w:t>25 mg daily</w:t>
            </w:r>
          </w:p>
        </w:tc>
        <w:tc>
          <w:tcPr>
            <w:tcW w:w="1800" w:type="dxa"/>
            <w:tcBorders>
              <w:top w:val="single" w:sz="4" w:space="0" w:color="auto"/>
              <w:left w:val="single" w:sz="4" w:space="0" w:color="auto"/>
              <w:bottom w:val="single" w:sz="4" w:space="0" w:color="auto"/>
              <w:right w:val="single" w:sz="4" w:space="0" w:color="auto"/>
            </w:tcBorders>
            <w:hideMark/>
          </w:tcPr>
          <w:p w14:paraId="130D7FE7" w14:textId="77777777" w:rsidR="004721BB" w:rsidRPr="001B0BB4" w:rsidRDefault="004721BB" w:rsidP="00421B63">
            <w:r w:rsidRPr="001B0BB4">
              <w:t>50 mg daily</w:t>
            </w:r>
          </w:p>
        </w:tc>
        <w:tc>
          <w:tcPr>
            <w:tcW w:w="1800" w:type="dxa"/>
            <w:tcBorders>
              <w:top w:val="single" w:sz="4" w:space="0" w:color="auto"/>
              <w:left w:val="single" w:sz="4" w:space="0" w:color="auto"/>
              <w:bottom w:val="single" w:sz="4" w:space="0" w:color="auto"/>
              <w:right w:val="single" w:sz="4" w:space="0" w:color="auto"/>
            </w:tcBorders>
            <w:hideMark/>
          </w:tcPr>
          <w:p w14:paraId="07F07047" w14:textId="77777777" w:rsidR="004721BB" w:rsidRPr="001B0BB4" w:rsidRDefault="004721BB" w:rsidP="00421B63">
            <w:r w:rsidRPr="001B0BB4">
              <w:t>25 mg/dose</w:t>
            </w:r>
          </w:p>
        </w:tc>
      </w:tr>
      <w:tr w:rsidR="004721BB" w:rsidRPr="001B0BB4" w14:paraId="53E42D9D" w14:textId="77777777" w:rsidTr="00BF5037">
        <w:tc>
          <w:tcPr>
            <w:tcW w:w="1551" w:type="dxa"/>
            <w:vMerge w:val="restart"/>
            <w:tcBorders>
              <w:top w:val="single" w:sz="4" w:space="0" w:color="auto"/>
              <w:left w:val="single" w:sz="4" w:space="0" w:color="auto"/>
              <w:right w:val="single" w:sz="4" w:space="0" w:color="auto"/>
            </w:tcBorders>
            <w:hideMark/>
          </w:tcPr>
          <w:p w14:paraId="36C8C130" w14:textId="77777777" w:rsidR="004721BB" w:rsidRPr="001B0BB4" w:rsidRDefault="004721BB" w:rsidP="00421B63">
            <w:r w:rsidRPr="001B0BB4">
              <w:t>Spironolactone</w:t>
            </w:r>
          </w:p>
        </w:tc>
        <w:tc>
          <w:tcPr>
            <w:tcW w:w="964" w:type="dxa"/>
            <w:tcBorders>
              <w:top w:val="single" w:sz="4" w:space="0" w:color="auto"/>
              <w:left w:val="single" w:sz="4" w:space="0" w:color="auto"/>
              <w:bottom w:val="single" w:sz="4" w:space="0" w:color="auto"/>
              <w:right w:val="single" w:sz="4" w:space="0" w:color="auto"/>
            </w:tcBorders>
          </w:tcPr>
          <w:p w14:paraId="34B83F4B" w14:textId="4435DEA1" w:rsidR="004721BB" w:rsidRPr="001B0BB4" w:rsidRDefault="004721BB" w:rsidP="00421B63">
            <w:r w:rsidRPr="001B0BB4">
              <w:t>&lt; 50 kg</w:t>
            </w:r>
          </w:p>
        </w:tc>
        <w:tc>
          <w:tcPr>
            <w:tcW w:w="2070" w:type="dxa"/>
            <w:tcBorders>
              <w:top w:val="single" w:sz="4" w:space="0" w:color="auto"/>
              <w:left w:val="single" w:sz="4" w:space="0" w:color="auto"/>
              <w:bottom w:val="single" w:sz="4" w:space="0" w:color="auto"/>
              <w:right w:val="single" w:sz="4" w:space="0" w:color="auto"/>
            </w:tcBorders>
          </w:tcPr>
          <w:p w14:paraId="19699A54" w14:textId="061E32D3" w:rsidR="004721BB" w:rsidRPr="001B0BB4" w:rsidRDefault="004721BB" w:rsidP="00421B63">
            <w:r w:rsidRPr="001B0BB4">
              <w:t>0.25-0.5 mg/kg daily</w:t>
            </w:r>
          </w:p>
        </w:tc>
        <w:tc>
          <w:tcPr>
            <w:tcW w:w="1800" w:type="dxa"/>
            <w:tcBorders>
              <w:top w:val="single" w:sz="4" w:space="0" w:color="auto"/>
              <w:left w:val="single" w:sz="4" w:space="0" w:color="auto"/>
              <w:bottom w:val="single" w:sz="4" w:space="0" w:color="auto"/>
              <w:right w:val="single" w:sz="4" w:space="0" w:color="auto"/>
            </w:tcBorders>
          </w:tcPr>
          <w:p w14:paraId="4EA82E6C" w14:textId="76470CB7" w:rsidR="004721BB" w:rsidRPr="001B0BB4" w:rsidRDefault="004721BB" w:rsidP="00421B63">
            <w:r w:rsidRPr="001B0BB4">
              <w:t>0.5-1 mg/kg daily</w:t>
            </w:r>
          </w:p>
        </w:tc>
        <w:tc>
          <w:tcPr>
            <w:tcW w:w="1800" w:type="dxa"/>
            <w:tcBorders>
              <w:top w:val="single" w:sz="4" w:space="0" w:color="auto"/>
              <w:left w:val="single" w:sz="4" w:space="0" w:color="auto"/>
              <w:bottom w:val="single" w:sz="4" w:space="0" w:color="auto"/>
              <w:right w:val="single" w:sz="4" w:space="0" w:color="auto"/>
            </w:tcBorders>
          </w:tcPr>
          <w:p w14:paraId="2509B2DD" w14:textId="681C36E8" w:rsidR="004721BB" w:rsidRPr="001B0BB4" w:rsidRDefault="004721BB" w:rsidP="00421B63">
            <w:r w:rsidRPr="001B0BB4">
              <w:t>0.5-1 mg/kg daily</w:t>
            </w:r>
          </w:p>
        </w:tc>
        <w:tc>
          <w:tcPr>
            <w:tcW w:w="1800" w:type="dxa"/>
            <w:tcBorders>
              <w:top w:val="single" w:sz="4" w:space="0" w:color="auto"/>
              <w:left w:val="single" w:sz="4" w:space="0" w:color="auto"/>
              <w:bottom w:val="single" w:sz="4" w:space="0" w:color="auto"/>
              <w:right w:val="single" w:sz="4" w:space="0" w:color="auto"/>
            </w:tcBorders>
          </w:tcPr>
          <w:p w14:paraId="001F82A9" w14:textId="0E0858C4" w:rsidR="004721BB" w:rsidRPr="001B0BB4" w:rsidRDefault="004721BB" w:rsidP="00421B63">
            <w:r w:rsidRPr="001B0BB4">
              <w:t>0.5-1 mg/kg/dose</w:t>
            </w:r>
          </w:p>
        </w:tc>
      </w:tr>
      <w:tr w:rsidR="004721BB" w:rsidRPr="001B0BB4" w14:paraId="58040FB2" w14:textId="77777777" w:rsidTr="00BF5037">
        <w:tc>
          <w:tcPr>
            <w:tcW w:w="1551" w:type="dxa"/>
            <w:vMerge/>
            <w:tcBorders>
              <w:left w:val="single" w:sz="4" w:space="0" w:color="auto"/>
              <w:bottom w:val="single" w:sz="4" w:space="0" w:color="auto"/>
              <w:right w:val="single" w:sz="4" w:space="0" w:color="auto"/>
            </w:tcBorders>
          </w:tcPr>
          <w:p w14:paraId="131E65BB" w14:textId="77777777" w:rsidR="004721BB" w:rsidRPr="001B0BB4" w:rsidRDefault="004721BB" w:rsidP="00421B63"/>
        </w:tc>
        <w:tc>
          <w:tcPr>
            <w:tcW w:w="964" w:type="dxa"/>
            <w:tcBorders>
              <w:top w:val="single" w:sz="4" w:space="0" w:color="auto"/>
              <w:left w:val="single" w:sz="4" w:space="0" w:color="auto"/>
              <w:bottom w:val="single" w:sz="4" w:space="0" w:color="auto"/>
              <w:right w:val="single" w:sz="4" w:space="0" w:color="auto"/>
            </w:tcBorders>
          </w:tcPr>
          <w:p w14:paraId="10316564" w14:textId="25FEC7AD" w:rsidR="004721BB" w:rsidRPr="001B0BB4" w:rsidRDefault="004721BB" w:rsidP="00421B63">
            <w:r w:rsidRPr="001B0BB4">
              <w:t>≥ 50 kg</w:t>
            </w:r>
          </w:p>
        </w:tc>
        <w:tc>
          <w:tcPr>
            <w:tcW w:w="2070" w:type="dxa"/>
            <w:tcBorders>
              <w:top w:val="single" w:sz="4" w:space="0" w:color="auto"/>
              <w:left w:val="single" w:sz="4" w:space="0" w:color="auto"/>
              <w:bottom w:val="single" w:sz="4" w:space="0" w:color="auto"/>
              <w:right w:val="single" w:sz="4" w:space="0" w:color="auto"/>
            </w:tcBorders>
          </w:tcPr>
          <w:p w14:paraId="08DC4285" w14:textId="53160317" w:rsidR="004721BB" w:rsidRPr="001B0BB4" w:rsidRDefault="00A166BC" w:rsidP="00421B63">
            <w:r>
              <w:t>12.5</w:t>
            </w:r>
            <w:r w:rsidR="004721BB" w:rsidRPr="001B0BB4">
              <w:t xml:space="preserve"> mg daily</w:t>
            </w:r>
          </w:p>
        </w:tc>
        <w:tc>
          <w:tcPr>
            <w:tcW w:w="1800" w:type="dxa"/>
            <w:tcBorders>
              <w:top w:val="single" w:sz="4" w:space="0" w:color="auto"/>
              <w:left w:val="single" w:sz="4" w:space="0" w:color="auto"/>
              <w:bottom w:val="single" w:sz="4" w:space="0" w:color="auto"/>
              <w:right w:val="single" w:sz="4" w:space="0" w:color="auto"/>
            </w:tcBorders>
          </w:tcPr>
          <w:p w14:paraId="520B787B" w14:textId="145FCB7F" w:rsidR="004721BB" w:rsidRPr="001B0BB4" w:rsidRDefault="00A166BC" w:rsidP="00421B63">
            <w:r>
              <w:t>12.5</w:t>
            </w:r>
            <w:r w:rsidR="004721BB" w:rsidRPr="001B0BB4">
              <w:t xml:space="preserve"> mg daily</w:t>
            </w:r>
          </w:p>
        </w:tc>
        <w:tc>
          <w:tcPr>
            <w:tcW w:w="1800" w:type="dxa"/>
            <w:tcBorders>
              <w:top w:val="single" w:sz="4" w:space="0" w:color="auto"/>
              <w:left w:val="single" w:sz="4" w:space="0" w:color="auto"/>
              <w:bottom w:val="single" w:sz="4" w:space="0" w:color="auto"/>
              <w:right w:val="single" w:sz="4" w:space="0" w:color="auto"/>
            </w:tcBorders>
          </w:tcPr>
          <w:p w14:paraId="1D19E7A5" w14:textId="228281FC" w:rsidR="004721BB" w:rsidRPr="001B0BB4" w:rsidRDefault="004721BB" w:rsidP="00421B63">
            <w:r w:rsidRPr="001B0BB4">
              <w:t>25-50 mg daily</w:t>
            </w:r>
          </w:p>
        </w:tc>
        <w:tc>
          <w:tcPr>
            <w:tcW w:w="1800" w:type="dxa"/>
            <w:tcBorders>
              <w:top w:val="single" w:sz="4" w:space="0" w:color="auto"/>
              <w:left w:val="single" w:sz="4" w:space="0" w:color="auto"/>
              <w:bottom w:val="single" w:sz="4" w:space="0" w:color="auto"/>
              <w:right w:val="single" w:sz="4" w:space="0" w:color="auto"/>
            </w:tcBorders>
          </w:tcPr>
          <w:p w14:paraId="05D85A12" w14:textId="03C175E5" w:rsidR="004721BB" w:rsidRPr="001B0BB4" w:rsidRDefault="004721BB" w:rsidP="00421B63">
            <w:r w:rsidRPr="001B0BB4">
              <w:t>12.5-25 mg/dose</w:t>
            </w:r>
          </w:p>
        </w:tc>
      </w:tr>
      <w:tr w:rsidR="004721BB" w:rsidRPr="001B0BB4" w14:paraId="44A0DF73" w14:textId="77777777" w:rsidTr="00BF5037">
        <w:tc>
          <w:tcPr>
            <w:tcW w:w="9985" w:type="dxa"/>
            <w:gridSpan w:val="6"/>
            <w:tcBorders>
              <w:top w:val="single" w:sz="4" w:space="0" w:color="auto"/>
              <w:left w:val="single" w:sz="4" w:space="0" w:color="auto"/>
              <w:bottom w:val="single" w:sz="4" w:space="0" w:color="auto"/>
              <w:right w:val="single" w:sz="4" w:space="0" w:color="auto"/>
            </w:tcBorders>
          </w:tcPr>
          <w:p w14:paraId="73B6BDEB" w14:textId="04F0AC0F" w:rsidR="004721BB" w:rsidRPr="001B0BB4" w:rsidRDefault="004721BB" w:rsidP="00421B63">
            <w:r w:rsidRPr="001B0BB4">
              <w:t>*Weight based adjustments are reasonable based on patient size for patients &lt; 50 kg.</w:t>
            </w:r>
            <w:r w:rsidRPr="001B0BB4">
              <w:br/>
              <w:t xml:space="preserve"># Doses are generally titrated every 4 weeks with associated monitoring of potassium with uptitration or initiation/titration of other medications that may cause hyperkalemia. </w:t>
            </w:r>
            <w:r w:rsidRPr="001B0BB4">
              <w:br/>
            </w:r>
            <w:r w:rsidRPr="001B0BB4">
              <w:lastRenderedPageBreak/>
              <w:t>†Routine use of combined high dose MRA and ACEI/ARB may be harmful. Close monitoring of potassium is warranted.</w:t>
            </w:r>
          </w:p>
        </w:tc>
      </w:tr>
    </w:tbl>
    <w:p w14:paraId="0713820E" w14:textId="6AA91B03" w:rsidR="004721BB" w:rsidRPr="001B0BB4" w:rsidRDefault="004721BB" w:rsidP="00421B63"/>
    <w:p w14:paraId="747E32EE" w14:textId="77777777" w:rsidR="004721BB" w:rsidRPr="001B0BB4" w:rsidRDefault="004721BB" w:rsidP="00421B63"/>
    <w:p w14:paraId="4C41A94E" w14:textId="77777777" w:rsidR="004A549E" w:rsidRPr="001B0BB4" w:rsidRDefault="004A549E" w:rsidP="00421B63">
      <w:r w:rsidRPr="001B0BB4">
        <w:t>Therapeutic monitoring</w:t>
      </w:r>
    </w:p>
    <w:p w14:paraId="0E08F0D4" w14:textId="77777777" w:rsidR="000F3D1D" w:rsidRPr="001B0BB4" w:rsidRDefault="000F3D1D" w:rsidP="00421B63"/>
    <w:p w14:paraId="138C336D" w14:textId="6B3844FE" w:rsidR="00D81E6D" w:rsidRPr="001B0BB4" w:rsidRDefault="00D81E6D" w:rsidP="00421B63">
      <w:pPr>
        <w:pStyle w:val="ListParagraph"/>
        <w:numPr>
          <w:ilvl w:val="0"/>
          <w:numId w:val="28"/>
        </w:numPr>
      </w:pPr>
      <w:r w:rsidRPr="001B0BB4">
        <w:t>Baseline Cystatin C and basic metabolic panel should be considered in all patients, especially those with higher risk of renal disease</w:t>
      </w:r>
      <w:r w:rsidR="00AE1A7D">
        <w:t xml:space="preserve"> or those on multiple therapies which can lead to hyperkalemia</w:t>
      </w:r>
      <w:r w:rsidRPr="001B0BB4">
        <w:t>.</w:t>
      </w:r>
    </w:p>
    <w:p w14:paraId="049D9CD1" w14:textId="44E9E355" w:rsidR="00D81E6D" w:rsidRPr="001B0BB4" w:rsidRDefault="007405EB" w:rsidP="00421B63">
      <w:pPr>
        <w:pStyle w:val="ListParagraph"/>
        <w:numPr>
          <w:ilvl w:val="1"/>
          <w:numId w:val="28"/>
        </w:numPr>
      </w:pPr>
      <w:r>
        <w:t>It is reasonable to start low</w:t>
      </w:r>
      <w:r w:rsidR="00D81E6D" w:rsidRPr="001B0BB4">
        <w:t xml:space="preserve"> dose, prophylactic target medications without baseline labs if no other concerns for renal disease</w:t>
      </w:r>
      <w:r w:rsidR="00DF01CE">
        <w:t xml:space="preserve"> and no other therapies which can lead to hyperkalemia</w:t>
      </w:r>
    </w:p>
    <w:p w14:paraId="2D95A497" w14:textId="77777777" w:rsidR="00D81E6D" w:rsidRPr="001B0BB4" w:rsidRDefault="00D81E6D" w:rsidP="00421B63">
      <w:pPr>
        <w:pStyle w:val="ListParagraph"/>
        <w:numPr>
          <w:ilvl w:val="1"/>
          <w:numId w:val="28"/>
        </w:numPr>
      </w:pPr>
      <w:r w:rsidRPr="001B0BB4">
        <w:t>Repeating labs with significant dose titrations should be strongly considered</w:t>
      </w:r>
    </w:p>
    <w:p w14:paraId="60D80434" w14:textId="2A4854E6" w:rsidR="00D81E6D" w:rsidRPr="001B0BB4" w:rsidRDefault="00D81E6D" w:rsidP="00421B63">
      <w:pPr>
        <w:pStyle w:val="ListParagraph"/>
        <w:numPr>
          <w:ilvl w:val="1"/>
          <w:numId w:val="28"/>
        </w:numPr>
      </w:pPr>
      <w:r w:rsidRPr="001B0BB4">
        <w:t>For younger patients on stable dosing repeat every 12-24 months; recommend checking every 12 months in older patients, in patients currently taking medicatio</w:t>
      </w:r>
      <w:r w:rsidR="007405EB">
        <w:t xml:space="preserve">ns known to cause renal injury, medications which can lead to hyperkalemia, </w:t>
      </w:r>
      <w:r w:rsidRPr="001B0BB4">
        <w:t xml:space="preserve">or with clinical deterioration </w:t>
      </w:r>
    </w:p>
    <w:p w14:paraId="48FDA1A6" w14:textId="77777777" w:rsidR="00AC4A6C" w:rsidRPr="001B0BB4" w:rsidRDefault="00AC4A6C" w:rsidP="00421B63"/>
    <w:p w14:paraId="16428AE8" w14:textId="77777777" w:rsidR="0042720D" w:rsidRPr="001B0BB4" w:rsidRDefault="0042720D" w:rsidP="00421B63">
      <w:r w:rsidRPr="001B0BB4">
        <w:br w:type="page"/>
      </w:r>
    </w:p>
    <w:p w14:paraId="726B4320" w14:textId="756512F0" w:rsidR="00AC4A6C" w:rsidRPr="001B0BB4" w:rsidRDefault="00D24D54" w:rsidP="00421B63">
      <w:pPr>
        <w:pStyle w:val="Heading1"/>
      </w:pPr>
      <w:bookmarkStart w:id="6" w:name="_Toc103758899"/>
      <w:r w:rsidRPr="001B0BB4">
        <w:lastRenderedPageBreak/>
        <w:t xml:space="preserve">ANGIOTENSIN RECEPTOR-NEPRILYSIN INHIBITOR </w:t>
      </w:r>
      <w:r w:rsidR="00D9645E" w:rsidRPr="001B0BB4">
        <w:t>(ARNI)</w:t>
      </w:r>
      <w:bookmarkEnd w:id="6"/>
    </w:p>
    <w:p w14:paraId="5198430E" w14:textId="139B6263" w:rsidR="00D9645E" w:rsidRPr="001B0BB4" w:rsidRDefault="008107AC" w:rsidP="00421B63">
      <w:r>
        <w:br/>
      </w:r>
      <w:r w:rsidR="00D9645E" w:rsidRPr="001B0BB4">
        <w:t>Indication for Initiation of Therapy</w:t>
      </w:r>
    </w:p>
    <w:p w14:paraId="59514068" w14:textId="77777777" w:rsidR="00D9645E" w:rsidRPr="001B0BB4" w:rsidRDefault="00D9645E" w:rsidP="00421B63"/>
    <w:p w14:paraId="0E2008D8" w14:textId="2BF62CBE" w:rsidR="00D9645E" w:rsidRDefault="0083767B" w:rsidP="00421B63">
      <w:pPr>
        <w:pStyle w:val="ListParagraph"/>
        <w:numPr>
          <w:ilvl w:val="0"/>
          <w:numId w:val="28"/>
        </w:numPr>
      </w:pPr>
      <w:r w:rsidRPr="001B0BB4">
        <w:t xml:space="preserve">There is </w:t>
      </w:r>
      <w:r w:rsidR="00ED3C91" w:rsidRPr="001B0BB4">
        <w:t>no significant</w:t>
      </w:r>
      <w:r w:rsidRPr="001B0BB4">
        <w:t xml:space="preserve"> data on s</w:t>
      </w:r>
      <w:r w:rsidR="00D9645E" w:rsidRPr="001B0BB4">
        <w:t>acubitril/</w:t>
      </w:r>
      <w:r w:rsidRPr="001B0BB4">
        <w:t>v</w:t>
      </w:r>
      <w:r w:rsidR="00D9645E" w:rsidRPr="001B0BB4">
        <w:t xml:space="preserve">alsartan </w:t>
      </w:r>
      <w:r w:rsidRPr="001B0BB4">
        <w:t>in patients with DMD</w:t>
      </w:r>
      <w:r w:rsidR="00263DC4" w:rsidRPr="001B0BB4">
        <w:t>,</w:t>
      </w:r>
      <w:r w:rsidRPr="001B0BB4">
        <w:t xml:space="preserve"> and its use is not specifically addressed in in the Care Considerations or the Management of Cardiac Involvement Associated with Neuromuscular Diseases guidelines. Given this, the recommendations described are based on existing results from </w:t>
      </w:r>
      <w:r w:rsidR="00DE4B21" w:rsidRPr="001B0BB4">
        <w:t xml:space="preserve">the </w:t>
      </w:r>
      <w:r w:rsidR="00683975" w:rsidRPr="001B0BB4">
        <w:rPr>
          <w:u w:val="single"/>
        </w:rPr>
        <w:t>non-DMD adult heart failure</w:t>
      </w:r>
      <w:r w:rsidR="00DE4B21" w:rsidRPr="001B0BB4">
        <w:t xml:space="preserve"> trial</w:t>
      </w:r>
      <w:r w:rsidR="00683975" w:rsidRPr="001B0BB4">
        <w:t>s</w:t>
      </w:r>
      <w:r w:rsidR="00DE4B21" w:rsidRPr="001B0BB4">
        <w:t xml:space="preserve"> </w:t>
      </w:r>
      <w:r w:rsidRPr="001B0BB4">
        <w:t>and the</w:t>
      </w:r>
      <w:r w:rsidR="00BF372F" w:rsidRPr="001B0BB4">
        <w:t xml:space="preserve"> AHA and ESC chronic heart failure treatment guidelines</w:t>
      </w:r>
      <w:r w:rsidR="0009790C" w:rsidRPr="001B0BB4">
        <w:t>.</w:t>
      </w:r>
      <w:r w:rsidR="0009790C" w:rsidRPr="001B0BB4">
        <w:fldChar w:fldCharType="begin">
          <w:fldData xml:space="preserve">PEVuZE5vdGU+PENpdGU+PEF1dGhvcj5Xcml0aW5nPC9BdXRob3I+PFllYXI+MjAyMTwvWWVhcj48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</w:fldData>
        </w:fldChar>
      </w:r>
      <w:r w:rsidR="0067348A">
        <w:instrText xml:space="preserve"> ADDIN EN.CITE </w:instrText>
      </w:r>
      <w:r w:rsidR="0067348A">
        <w:fldChar w:fldCharType="begin">
          <w:fldData xml:space="preserve">PEVuZE5vdGU+PENpdGU+PEF1dGhvcj5Xcml0aW5nPC9BdXRob3I+PFllYXI+MjAyMTwvWWVhcj48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</w:fldData>
        </w:fldChar>
      </w:r>
      <w:r w:rsidR="0067348A">
        <w:instrText xml:space="preserve"> ADDIN EN.CITE.DATA </w:instrText>
      </w:r>
      <w:r w:rsidR="0067348A">
        <w:fldChar w:fldCharType="end"/>
      </w:r>
      <w:r w:rsidR="0009790C" w:rsidRPr="001B0BB4">
        <w:fldChar w:fldCharType="separate"/>
      </w:r>
      <w:r w:rsidR="0067348A" w:rsidRPr="0067348A">
        <w:rPr>
          <w:noProof/>
          <w:vertAlign w:val="superscript"/>
        </w:rPr>
        <w:t>17, 18</w:t>
      </w:r>
      <w:r w:rsidR="0009790C" w:rsidRPr="001B0BB4">
        <w:fldChar w:fldCharType="end"/>
      </w:r>
      <w:r w:rsidR="00B917C3" w:rsidRPr="001B0BB4">
        <w:t xml:space="preserve"> </w:t>
      </w:r>
      <w:r w:rsidR="0056413B" w:rsidRPr="001B0BB4">
        <w:t xml:space="preserve"> </w:t>
      </w:r>
      <w:r w:rsidR="00AD4F41" w:rsidRPr="001B0BB4">
        <w:t xml:space="preserve">The 2021 Update to the 2017 ACC Expert Consensus Decision Pathway for Optimization of Heart Failure Treatment notes that ARNI </w:t>
      </w:r>
      <w:r w:rsidR="00AD4F41" w:rsidRPr="001B0BB4">
        <w:rPr>
          <w:u w:val="single"/>
        </w:rPr>
        <w:t>is preferred</w:t>
      </w:r>
      <w:r w:rsidR="00AD4F41" w:rsidRPr="001B0BB4">
        <w:t xml:space="preserve"> to ACEI/ARB</w:t>
      </w:r>
      <w:r w:rsidR="003D1005" w:rsidRPr="001B0BB4">
        <w:t>,</w:t>
      </w:r>
      <w:r w:rsidR="00AD4F41" w:rsidRPr="001B0BB4">
        <w:t xml:space="preserve"> while the European Society of Cardiology 2021 Guidelines for the </w:t>
      </w:r>
      <w:r w:rsidR="003D1005" w:rsidRPr="001B0BB4">
        <w:t>Diagnosis and</w:t>
      </w:r>
      <w:r w:rsidR="00AD4F41" w:rsidRPr="001B0BB4">
        <w:t xml:space="preserve"> the Trea</w:t>
      </w:r>
      <w:r w:rsidR="00C22264" w:rsidRPr="001B0BB4">
        <w:t>t</w:t>
      </w:r>
      <w:r w:rsidR="00AD4F41" w:rsidRPr="001B0BB4">
        <w:t xml:space="preserve">ment of Acute and Chronic Heart Failure suggests that an ARNI </w:t>
      </w:r>
      <w:r w:rsidR="00AD4F41" w:rsidRPr="001B0BB4">
        <w:rPr>
          <w:u w:val="single"/>
        </w:rPr>
        <w:t>may be considered</w:t>
      </w:r>
      <w:r w:rsidR="00AD4F41" w:rsidRPr="001B0BB4">
        <w:t xml:space="preserve"> as first-line therapy instead of an ACEI or with persistent symptoms despite ACEI/beta-blocker/MRA therapy. It also remains unclear if any statement of preference should apply to DMD in particular.</w:t>
      </w:r>
      <w:r w:rsidR="00852678" w:rsidRPr="001B0BB4">
        <w:t xml:space="preserve"> Thus, w</w:t>
      </w:r>
      <w:r w:rsidR="0056413B" w:rsidRPr="001B0BB4">
        <w:t xml:space="preserve">hile acknowledging the lack of date for ARNIs in DMD specifically, </w:t>
      </w:r>
      <w:r w:rsidR="00D9645E" w:rsidRPr="001B0BB4">
        <w:t xml:space="preserve">we propose the following indications for initiating therapy (Table </w:t>
      </w:r>
      <w:r w:rsidR="003D3FCA">
        <w:t>5</w:t>
      </w:r>
      <w:r w:rsidR="00D9645E" w:rsidRPr="001B0BB4">
        <w:t>):</w:t>
      </w:r>
    </w:p>
    <w:p w14:paraId="22ECE54F" w14:textId="77777777" w:rsidR="00310BFD" w:rsidRPr="001B0BB4" w:rsidRDefault="00310BFD" w:rsidP="00310BFD">
      <w:pPr>
        <w:pStyle w:val="ListParagraph"/>
      </w:pPr>
    </w:p>
    <w:p w14:paraId="71B9F757" w14:textId="4BDFF95F" w:rsidR="00155289" w:rsidRPr="00A54F0D" w:rsidRDefault="00D9645E" w:rsidP="00421B63">
      <w:pPr>
        <w:pStyle w:val="EndNoteBibliography"/>
        <w:numPr>
          <w:ilvl w:val="1"/>
          <w:numId w:val="28"/>
        </w:numPr>
        <w:rPr>
          <w:rFonts w:ascii="Arial" w:hAnsi="Arial" w:cs="Arial"/>
          <w:sz w:val="20"/>
          <w:szCs w:val="20"/>
        </w:rPr>
      </w:pPr>
      <w:r w:rsidRPr="00A54F0D">
        <w:rPr>
          <w:rFonts w:ascii="Arial" w:hAnsi="Arial" w:cs="Arial"/>
          <w:sz w:val="20"/>
          <w:szCs w:val="20"/>
        </w:rPr>
        <w:t xml:space="preserve">The use of an </w:t>
      </w:r>
      <w:r w:rsidR="00F129BD" w:rsidRPr="00A54F0D">
        <w:rPr>
          <w:rFonts w:ascii="Arial" w:hAnsi="Arial" w:cs="Arial"/>
          <w:sz w:val="20"/>
          <w:szCs w:val="20"/>
        </w:rPr>
        <w:t>ARNI can be</w:t>
      </w:r>
      <w:r w:rsidRPr="00A54F0D">
        <w:rPr>
          <w:rFonts w:ascii="Arial" w:hAnsi="Arial" w:cs="Arial"/>
          <w:sz w:val="20"/>
          <w:szCs w:val="20"/>
        </w:rPr>
        <w:t xml:space="preserve"> considered in</w:t>
      </w:r>
      <w:r w:rsidR="000E194F" w:rsidRPr="00A54F0D">
        <w:rPr>
          <w:rFonts w:ascii="Arial" w:hAnsi="Arial" w:cs="Arial"/>
          <w:sz w:val="20"/>
          <w:szCs w:val="20"/>
        </w:rPr>
        <w:t xml:space="preserve"> place of ACE</w:t>
      </w:r>
      <w:r w:rsidR="00571250" w:rsidRPr="00A54F0D">
        <w:rPr>
          <w:rFonts w:ascii="Arial" w:hAnsi="Arial" w:cs="Arial"/>
          <w:sz w:val="20"/>
          <w:szCs w:val="20"/>
        </w:rPr>
        <w:t>I</w:t>
      </w:r>
      <w:r w:rsidR="000E194F" w:rsidRPr="00A54F0D">
        <w:rPr>
          <w:rFonts w:ascii="Arial" w:hAnsi="Arial" w:cs="Arial"/>
          <w:sz w:val="20"/>
          <w:szCs w:val="20"/>
        </w:rPr>
        <w:t>/ARB therapy for</w:t>
      </w:r>
      <w:r w:rsidRPr="00A54F0D">
        <w:rPr>
          <w:rFonts w:ascii="Arial" w:hAnsi="Arial" w:cs="Arial"/>
          <w:sz w:val="20"/>
          <w:szCs w:val="20"/>
        </w:rPr>
        <w:t xml:space="preserve"> DMD </w:t>
      </w:r>
      <w:r w:rsidR="00F129BD" w:rsidRPr="00A54F0D">
        <w:rPr>
          <w:rFonts w:ascii="Arial" w:hAnsi="Arial" w:cs="Arial"/>
          <w:sz w:val="20"/>
          <w:szCs w:val="20"/>
        </w:rPr>
        <w:t xml:space="preserve">patients with an LVEF </w:t>
      </w:r>
      <w:r w:rsidR="00F129BD" w:rsidRPr="00A54F0D">
        <w:rPr>
          <w:rFonts w:ascii="Arial" w:hAnsi="Arial" w:cs="Arial"/>
          <w:sz w:val="20"/>
          <w:szCs w:val="20"/>
          <w:u w:val="single"/>
        </w:rPr>
        <w:t>&lt;</w:t>
      </w:r>
      <w:r w:rsidR="00F129BD" w:rsidRPr="00A54F0D">
        <w:rPr>
          <w:rFonts w:ascii="Arial" w:hAnsi="Arial" w:cs="Arial"/>
          <w:sz w:val="20"/>
          <w:szCs w:val="20"/>
        </w:rPr>
        <w:t>40%</w:t>
      </w:r>
      <w:r w:rsidR="00155289" w:rsidRPr="00A54F0D">
        <w:rPr>
          <w:rFonts w:ascii="Arial" w:hAnsi="Arial" w:cs="Arial"/>
          <w:sz w:val="20"/>
          <w:szCs w:val="20"/>
        </w:rPr>
        <w:t xml:space="preserve"> in the setting of a background of </w:t>
      </w:r>
      <w:r w:rsidR="000F3772" w:rsidRPr="00A54F0D">
        <w:rPr>
          <w:rFonts w:ascii="Arial" w:hAnsi="Arial" w:cs="Arial"/>
          <w:sz w:val="20"/>
          <w:szCs w:val="20"/>
        </w:rPr>
        <w:t>guideline directed medical therapy (GDMT).</w:t>
      </w:r>
    </w:p>
    <w:p w14:paraId="00D93A28" w14:textId="77777777" w:rsidR="00D9645E" w:rsidRPr="00A54F0D" w:rsidRDefault="00D9645E" w:rsidP="00421B63">
      <w:pPr>
        <w:pStyle w:val="EndNoteBibliography"/>
        <w:rPr>
          <w:rFonts w:ascii="Arial" w:hAnsi="Arial" w:cs="Arial"/>
          <w:sz w:val="20"/>
          <w:szCs w:val="20"/>
        </w:rPr>
      </w:pPr>
      <w:r w:rsidRPr="00A54F0D">
        <w:rPr>
          <w:rFonts w:ascii="Arial" w:hAnsi="Arial" w:cs="Arial"/>
          <w:sz w:val="20"/>
          <w:szCs w:val="20"/>
        </w:rPr>
        <w:t>Medication dosing</w:t>
      </w:r>
    </w:p>
    <w:p w14:paraId="2898B506" w14:textId="135CF5C4" w:rsidR="00D9645E" w:rsidRPr="00A54F0D" w:rsidRDefault="00D9645E" w:rsidP="00421B63">
      <w:pPr>
        <w:pStyle w:val="EndNoteBibliography"/>
        <w:numPr>
          <w:ilvl w:val="0"/>
          <w:numId w:val="28"/>
        </w:numPr>
        <w:rPr>
          <w:rFonts w:ascii="Arial" w:hAnsi="Arial" w:cs="Arial"/>
          <w:sz w:val="20"/>
          <w:szCs w:val="20"/>
        </w:rPr>
      </w:pPr>
      <w:r w:rsidRPr="00A54F0D">
        <w:rPr>
          <w:rFonts w:ascii="Arial" w:hAnsi="Arial" w:cs="Arial"/>
          <w:sz w:val="20"/>
          <w:szCs w:val="20"/>
        </w:rPr>
        <w:t xml:space="preserve">Goal Target Dose is based on major guidelines for therapy in patients with heart failure with reduced ejection fraction (HFrEF) noting that higher doses may be appropriate in a given patient. See table for recommendations in patients &gt;50kg. Dosing for patients &lt;50kg should be weight-based. </w:t>
      </w:r>
      <w:r w:rsidR="00A274B3" w:rsidRPr="00A54F0D">
        <w:rPr>
          <w:rFonts w:ascii="Arial" w:hAnsi="Arial" w:cs="Arial"/>
          <w:sz w:val="20"/>
          <w:szCs w:val="20"/>
        </w:rPr>
        <w:t xml:space="preserve">There are also tables for converting doses for patients on a stable ACEi/ARB that may be beneficial and avoid a decrease in dose. </w:t>
      </w:r>
      <w:r w:rsidR="008B3B5F" w:rsidRPr="00A54F0D">
        <w:rPr>
          <w:rFonts w:ascii="Arial" w:hAnsi="Arial" w:cs="Arial"/>
          <w:sz w:val="20"/>
          <w:szCs w:val="20"/>
        </w:rPr>
        <w:t xml:space="preserve">Anecdotal experience suggest achieving target doses may be especially challenging in </w:t>
      </w:r>
      <w:r w:rsidR="0038243B">
        <w:rPr>
          <w:rFonts w:ascii="Arial" w:hAnsi="Arial" w:cs="Arial"/>
          <w:sz w:val="20"/>
          <w:szCs w:val="20"/>
        </w:rPr>
        <w:t xml:space="preserve">frail, </w:t>
      </w:r>
      <w:r w:rsidR="008B3B5F" w:rsidRPr="00A54F0D">
        <w:rPr>
          <w:rFonts w:ascii="Arial" w:hAnsi="Arial" w:cs="Arial"/>
          <w:sz w:val="20"/>
          <w:szCs w:val="20"/>
        </w:rPr>
        <w:t>non-ambulatory DMD patients. This experience is consistent with the higher frequ</w:t>
      </w:r>
      <w:r w:rsidR="006602F9" w:rsidRPr="00A54F0D">
        <w:rPr>
          <w:rFonts w:ascii="Arial" w:hAnsi="Arial" w:cs="Arial"/>
          <w:sz w:val="20"/>
          <w:szCs w:val="20"/>
        </w:rPr>
        <w:t>ency of symptomatic hypotension in adult heart failure trials</w:t>
      </w:r>
      <w:r w:rsidR="00B01C23" w:rsidRPr="00A54F0D">
        <w:rPr>
          <w:rFonts w:ascii="Arial" w:hAnsi="Arial" w:cs="Arial"/>
          <w:sz w:val="20"/>
          <w:szCs w:val="20"/>
        </w:rPr>
        <w:t xml:space="preserve">, combined with concerns for renal dysfunction </w:t>
      </w:r>
      <w:r w:rsidR="007D1856" w:rsidRPr="00A54F0D">
        <w:rPr>
          <w:rFonts w:ascii="Arial" w:hAnsi="Arial" w:cs="Arial"/>
          <w:sz w:val="20"/>
          <w:szCs w:val="20"/>
        </w:rPr>
        <w:t>a</w:t>
      </w:r>
      <w:r w:rsidR="00B01C23" w:rsidRPr="00A54F0D">
        <w:rPr>
          <w:rFonts w:ascii="Arial" w:hAnsi="Arial" w:cs="Arial"/>
          <w:sz w:val="20"/>
          <w:szCs w:val="20"/>
        </w:rPr>
        <w:t>nd hyperkalemia in this population</w:t>
      </w:r>
      <w:r w:rsidR="006602F9" w:rsidRPr="00A54F0D">
        <w:rPr>
          <w:rFonts w:ascii="Arial" w:hAnsi="Arial" w:cs="Arial"/>
          <w:sz w:val="20"/>
          <w:szCs w:val="20"/>
        </w:rPr>
        <w:t>.</w:t>
      </w:r>
      <w:r w:rsidR="00E037C9" w:rsidRPr="00A54F0D">
        <w:rPr>
          <w:rFonts w:ascii="Arial" w:hAnsi="Arial" w:cs="Arial"/>
          <w:sz w:val="20"/>
          <w:szCs w:val="20"/>
        </w:rPr>
        <w:t xml:space="preserve">  </w:t>
      </w:r>
    </w:p>
    <w:p w14:paraId="0DF47B29" w14:textId="17BB26D4" w:rsidR="00D9645E" w:rsidRPr="001B0BB4" w:rsidRDefault="00D9645E" w:rsidP="00421B63"/>
    <w:tbl>
      <w:tblPr>
        <w:tblStyle w:val="TableGrid"/>
        <w:tblW w:w="9355" w:type="dxa"/>
        <w:tblInd w:w="0" w:type="dxa"/>
        <w:tblLook w:val="04A0" w:firstRow="1" w:lastRow="0" w:firstColumn="1" w:lastColumn="0" w:noHBand="0" w:noVBand="1"/>
      </w:tblPr>
      <w:tblGrid>
        <w:gridCol w:w="1906"/>
        <w:gridCol w:w="1599"/>
        <w:gridCol w:w="1530"/>
        <w:gridCol w:w="2160"/>
        <w:gridCol w:w="2160"/>
      </w:tblGrid>
      <w:tr w:rsidR="007C2770" w:rsidRPr="001B0BB4" w14:paraId="476D71A2" w14:textId="77777777" w:rsidTr="007C2770">
        <w:tc>
          <w:tcPr>
            <w:tcW w:w="9355" w:type="dxa"/>
            <w:gridSpan w:val="5"/>
            <w:tcBorders>
              <w:top w:val="single" w:sz="4" w:space="0" w:color="auto"/>
              <w:left w:val="single" w:sz="4" w:space="0" w:color="auto"/>
              <w:bottom w:val="single" w:sz="4" w:space="0" w:color="auto"/>
              <w:right w:val="single" w:sz="4" w:space="0" w:color="auto"/>
            </w:tcBorders>
          </w:tcPr>
          <w:p w14:paraId="3AB185F9" w14:textId="4658C1BD" w:rsidR="007C2770" w:rsidRPr="001B0BB4" w:rsidRDefault="007C2770" w:rsidP="00421B63">
            <w:r w:rsidRPr="001B0BB4">
              <w:t xml:space="preserve">Table </w:t>
            </w:r>
            <w:r w:rsidR="003D3FCA">
              <w:t>5</w:t>
            </w:r>
            <w:r w:rsidRPr="001B0BB4">
              <w:t>.</w:t>
            </w:r>
          </w:p>
        </w:tc>
      </w:tr>
      <w:tr w:rsidR="007C2770" w:rsidRPr="001B0BB4" w14:paraId="754579B6" w14:textId="77777777" w:rsidTr="007C2770">
        <w:tc>
          <w:tcPr>
            <w:tcW w:w="1906" w:type="dxa"/>
            <w:tcBorders>
              <w:top w:val="single" w:sz="4" w:space="0" w:color="auto"/>
              <w:left w:val="single" w:sz="4" w:space="0" w:color="auto"/>
              <w:bottom w:val="single" w:sz="4" w:space="0" w:color="auto"/>
              <w:right w:val="single" w:sz="4" w:space="0" w:color="auto"/>
            </w:tcBorders>
          </w:tcPr>
          <w:p w14:paraId="4CAD2BF7" w14:textId="77777777" w:rsidR="007C2770" w:rsidRPr="001B0BB4" w:rsidRDefault="007C2770" w:rsidP="00421B63"/>
        </w:tc>
        <w:tc>
          <w:tcPr>
            <w:tcW w:w="1599" w:type="dxa"/>
            <w:tcBorders>
              <w:top w:val="single" w:sz="4" w:space="0" w:color="auto"/>
              <w:left w:val="single" w:sz="4" w:space="0" w:color="auto"/>
              <w:bottom w:val="single" w:sz="4" w:space="0" w:color="auto"/>
              <w:right w:val="single" w:sz="4" w:space="0" w:color="auto"/>
            </w:tcBorders>
          </w:tcPr>
          <w:p w14:paraId="5C6579CD" w14:textId="5B3276BE" w:rsidR="007C2770" w:rsidRPr="001B0BB4" w:rsidRDefault="007C2770" w:rsidP="00421B63">
            <w:r w:rsidRPr="001B0BB4">
              <w:t>Weight Range</w:t>
            </w:r>
          </w:p>
        </w:tc>
        <w:tc>
          <w:tcPr>
            <w:tcW w:w="1530" w:type="dxa"/>
            <w:tcBorders>
              <w:top w:val="single" w:sz="4" w:space="0" w:color="auto"/>
              <w:left w:val="single" w:sz="4" w:space="0" w:color="auto"/>
              <w:bottom w:val="single" w:sz="4" w:space="0" w:color="auto"/>
              <w:right w:val="single" w:sz="4" w:space="0" w:color="auto"/>
            </w:tcBorders>
            <w:hideMark/>
          </w:tcPr>
          <w:p w14:paraId="2A7C93F3" w14:textId="7CFBA13C" w:rsidR="007C2770" w:rsidRPr="001B0BB4" w:rsidRDefault="007C2770" w:rsidP="00421B63">
            <w:r w:rsidRPr="001B0BB4">
              <w:t>Initial Dose</w:t>
            </w:r>
          </w:p>
        </w:tc>
        <w:tc>
          <w:tcPr>
            <w:tcW w:w="2160" w:type="dxa"/>
            <w:tcBorders>
              <w:top w:val="single" w:sz="4" w:space="0" w:color="auto"/>
              <w:left w:val="single" w:sz="4" w:space="0" w:color="auto"/>
              <w:bottom w:val="single" w:sz="4" w:space="0" w:color="auto"/>
              <w:right w:val="single" w:sz="4" w:space="0" w:color="auto"/>
            </w:tcBorders>
          </w:tcPr>
          <w:p w14:paraId="0844965D" w14:textId="335A7C46" w:rsidR="007C2770" w:rsidRPr="001B0BB4" w:rsidRDefault="007C2770" w:rsidP="00421B63">
            <w:r w:rsidRPr="001B0BB4">
              <w:t>Reduced EF Target*†</w:t>
            </w:r>
          </w:p>
        </w:tc>
        <w:tc>
          <w:tcPr>
            <w:tcW w:w="2160" w:type="dxa"/>
            <w:tcBorders>
              <w:top w:val="single" w:sz="4" w:space="0" w:color="auto"/>
              <w:left w:val="single" w:sz="4" w:space="0" w:color="auto"/>
              <w:bottom w:val="single" w:sz="4" w:space="0" w:color="auto"/>
              <w:right w:val="single" w:sz="4" w:space="0" w:color="auto"/>
            </w:tcBorders>
            <w:hideMark/>
          </w:tcPr>
          <w:p w14:paraId="4A493365" w14:textId="77777777" w:rsidR="007C2770" w:rsidRPr="001B0BB4" w:rsidRDefault="007C2770" w:rsidP="00421B63">
            <w:r w:rsidRPr="001B0BB4">
              <w:t>Uptitration Amount</w:t>
            </w:r>
            <w:r w:rsidRPr="001B0BB4">
              <w:rPr>
                <w:vertAlign w:val="superscript"/>
              </w:rPr>
              <w:t>#</w:t>
            </w:r>
          </w:p>
        </w:tc>
      </w:tr>
      <w:tr w:rsidR="007C2770" w:rsidRPr="001B0BB4" w14:paraId="17F40B0E" w14:textId="77777777" w:rsidTr="007C2770">
        <w:tc>
          <w:tcPr>
            <w:tcW w:w="9355" w:type="dxa"/>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55B3B06" w14:textId="3BFE82D1" w:rsidR="007C2770" w:rsidRPr="001B0BB4" w:rsidRDefault="007C2770" w:rsidP="00421B63">
            <w:r w:rsidRPr="001B0BB4">
              <w:t>Angiotensin Receptor-</w:t>
            </w:r>
            <w:proofErr w:type="spellStart"/>
            <w:r w:rsidRPr="001B0BB4">
              <w:t>Neprilysin</w:t>
            </w:r>
            <w:proofErr w:type="spellEnd"/>
            <w:r w:rsidRPr="001B0BB4">
              <w:t xml:space="preserve"> Inhibitor (ARNI)</w:t>
            </w:r>
          </w:p>
        </w:tc>
      </w:tr>
      <w:tr w:rsidR="007C2770" w:rsidRPr="001B0BB4" w14:paraId="579BB58A" w14:textId="77777777" w:rsidTr="007C2770">
        <w:tc>
          <w:tcPr>
            <w:tcW w:w="1906" w:type="dxa"/>
            <w:vMerge w:val="restart"/>
            <w:tcBorders>
              <w:top w:val="single" w:sz="4" w:space="0" w:color="auto"/>
              <w:left w:val="single" w:sz="4" w:space="0" w:color="auto"/>
              <w:right w:val="single" w:sz="4" w:space="0" w:color="auto"/>
            </w:tcBorders>
            <w:hideMark/>
          </w:tcPr>
          <w:p w14:paraId="0858E292" w14:textId="77777777" w:rsidR="007C2770" w:rsidRPr="001B0BB4" w:rsidRDefault="007C2770" w:rsidP="00421B63">
            <w:r w:rsidRPr="001B0BB4">
              <w:t>Sacubitril/valsartan</w:t>
            </w:r>
          </w:p>
        </w:tc>
        <w:tc>
          <w:tcPr>
            <w:tcW w:w="1599" w:type="dxa"/>
            <w:tcBorders>
              <w:top w:val="single" w:sz="4" w:space="0" w:color="auto"/>
              <w:left w:val="single" w:sz="4" w:space="0" w:color="auto"/>
              <w:bottom w:val="single" w:sz="4" w:space="0" w:color="auto"/>
              <w:right w:val="single" w:sz="4" w:space="0" w:color="auto"/>
            </w:tcBorders>
          </w:tcPr>
          <w:p w14:paraId="5CE993FF" w14:textId="78AA399F" w:rsidR="007C2770" w:rsidRPr="001B0BB4" w:rsidRDefault="007C2770" w:rsidP="00421B63">
            <w:r w:rsidRPr="001B0BB4">
              <w:t>&lt; 50 kg</w:t>
            </w:r>
          </w:p>
        </w:tc>
        <w:tc>
          <w:tcPr>
            <w:tcW w:w="1530" w:type="dxa"/>
            <w:tcBorders>
              <w:top w:val="single" w:sz="4" w:space="0" w:color="auto"/>
              <w:left w:val="single" w:sz="4" w:space="0" w:color="auto"/>
              <w:bottom w:val="single" w:sz="4" w:space="0" w:color="auto"/>
              <w:right w:val="single" w:sz="4" w:space="0" w:color="auto"/>
            </w:tcBorders>
          </w:tcPr>
          <w:p w14:paraId="54F89D48" w14:textId="5D0F1229" w:rsidR="007C2770" w:rsidRPr="001B0BB4" w:rsidRDefault="007C2770" w:rsidP="00421B63">
            <w:r w:rsidRPr="001B0BB4">
              <w:t>0.8 mg/kg BID</w:t>
            </w:r>
          </w:p>
        </w:tc>
        <w:tc>
          <w:tcPr>
            <w:tcW w:w="2160" w:type="dxa"/>
            <w:tcBorders>
              <w:top w:val="single" w:sz="4" w:space="0" w:color="auto"/>
              <w:left w:val="single" w:sz="4" w:space="0" w:color="auto"/>
              <w:bottom w:val="single" w:sz="4" w:space="0" w:color="auto"/>
              <w:right w:val="single" w:sz="4" w:space="0" w:color="auto"/>
            </w:tcBorders>
          </w:tcPr>
          <w:p w14:paraId="60B6AD5E" w14:textId="4DA80E75" w:rsidR="007C2770" w:rsidRPr="001B0BB4" w:rsidRDefault="007C2770" w:rsidP="00421B63">
            <w:r w:rsidRPr="001B0BB4">
              <w:t>3.1 mg/kg BID</w:t>
            </w:r>
          </w:p>
        </w:tc>
        <w:tc>
          <w:tcPr>
            <w:tcW w:w="2160" w:type="dxa"/>
            <w:tcBorders>
              <w:top w:val="single" w:sz="4" w:space="0" w:color="auto"/>
              <w:left w:val="single" w:sz="4" w:space="0" w:color="auto"/>
              <w:bottom w:val="single" w:sz="4" w:space="0" w:color="auto"/>
              <w:right w:val="single" w:sz="4" w:space="0" w:color="auto"/>
            </w:tcBorders>
          </w:tcPr>
          <w:p w14:paraId="5B25E3A9" w14:textId="37EF015D" w:rsidR="007C2770" w:rsidRPr="001B0BB4" w:rsidRDefault="007C2770" w:rsidP="00421B63">
            <w:r w:rsidRPr="001B0BB4">
              <w:t>0.7-0.8 mg/kg/dose</w:t>
            </w:r>
          </w:p>
        </w:tc>
      </w:tr>
      <w:tr w:rsidR="007C2770" w:rsidRPr="001B0BB4" w14:paraId="618C644F" w14:textId="77777777" w:rsidTr="007C2770">
        <w:tc>
          <w:tcPr>
            <w:tcW w:w="1906" w:type="dxa"/>
            <w:vMerge/>
            <w:tcBorders>
              <w:left w:val="single" w:sz="4" w:space="0" w:color="auto"/>
              <w:bottom w:val="single" w:sz="4" w:space="0" w:color="auto"/>
              <w:right w:val="single" w:sz="4" w:space="0" w:color="auto"/>
            </w:tcBorders>
          </w:tcPr>
          <w:p w14:paraId="06883392" w14:textId="77777777" w:rsidR="007C2770" w:rsidRPr="001B0BB4" w:rsidRDefault="007C2770" w:rsidP="00421B63"/>
        </w:tc>
        <w:tc>
          <w:tcPr>
            <w:tcW w:w="1599" w:type="dxa"/>
            <w:tcBorders>
              <w:top w:val="single" w:sz="4" w:space="0" w:color="auto"/>
              <w:left w:val="single" w:sz="4" w:space="0" w:color="auto"/>
              <w:bottom w:val="single" w:sz="4" w:space="0" w:color="auto"/>
              <w:right w:val="single" w:sz="4" w:space="0" w:color="auto"/>
            </w:tcBorders>
          </w:tcPr>
          <w:p w14:paraId="23C64BAF" w14:textId="7F9356CC" w:rsidR="007C2770" w:rsidRPr="001B0BB4" w:rsidRDefault="007C2770" w:rsidP="00421B63">
            <w:r w:rsidRPr="001B0BB4">
              <w:t>≥ 50 kg</w:t>
            </w:r>
          </w:p>
        </w:tc>
        <w:tc>
          <w:tcPr>
            <w:tcW w:w="1530" w:type="dxa"/>
            <w:tcBorders>
              <w:top w:val="single" w:sz="4" w:space="0" w:color="auto"/>
              <w:left w:val="single" w:sz="4" w:space="0" w:color="auto"/>
              <w:bottom w:val="single" w:sz="4" w:space="0" w:color="auto"/>
              <w:right w:val="single" w:sz="4" w:space="0" w:color="auto"/>
            </w:tcBorders>
          </w:tcPr>
          <w:p w14:paraId="322F0975" w14:textId="07DF7CE0" w:rsidR="007C2770" w:rsidRPr="001B0BB4" w:rsidRDefault="007C2770" w:rsidP="00421B63">
            <w:r w:rsidRPr="001B0BB4">
              <w:t>24/26 mg BID</w:t>
            </w:r>
          </w:p>
        </w:tc>
        <w:tc>
          <w:tcPr>
            <w:tcW w:w="2160" w:type="dxa"/>
            <w:tcBorders>
              <w:top w:val="single" w:sz="4" w:space="0" w:color="auto"/>
              <w:left w:val="single" w:sz="4" w:space="0" w:color="auto"/>
              <w:bottom w:val="single" w:sz="4" w:space="0" w:color="auto"/>
              <w:right w:val="single" w:sz="4" w:space="0" w:color="auto"/>
            </w:tcBorders>
          </w:tcPr>
          <w:p w14:paraId="518AA7CB" w14:textId="657172F8" w:rsidR="007C2770" w:rsidRPr="001B0BB4" w:rsidRDefault="007C2770" w:rsidP="00421B63">
            <w:r w:rsidRPr="001B0BB4">
              <w:t>97/103 mg BID</w:t>
            </w:r>
          </w:p>
        </w:tc>
        <w:tc>
          <w:tcPr>
            <w:tcW w:w="2160" w:type="dxa"/>
            <w:tcBorders>
              <w:top w:val="single" w:sz="4" w:space="0" w:color="auto"/>
              <w:left w:val="single" w:sz="4" w:space="0" w:color="auto"/>
              <w:bottom w:val="single" w:sz="4" w:space="0" w:color="auto"/>
              <w:right w:val="single" w:sz="4" w:space="0" w:color="auto"/>
            </w:tcBorders>
          </w:tcPr>
          <w:p w14:paraId="4F53EBDD" w14:textId="4C547414" w:rsidR="007C2770" w:rsidRPr="001B0BB4" w:rsidRDefault="007C2770" w:rsidP="00421B63">
            <w:r w:rsidRPr="001B0BB4">
              <w:t>24/26 mg/dose</w:t>
            </w:r>
          </w:p>
        </w:tc>
      </w:tr>
      <w:tr w:rsidR="007C2770" w:rsidRPr="001B0BB4" w14:paraId="3D9658BA" w14:textId="77777777" w:rsidTr="007C2770">
        <w:tc>
          <w:tcPr>
            <w:tcW w:w="9355" w:type="dxa"/>
            <w:gridSpan w:val="5"/>
            <w:tcBorders>
              <w:top w:val="single" w:sz="4" w:space="0" w:color="auto"/>
              <w:left w:val="single" w:sz="4" w:space="0" w:color="auto"/>
              <w:bottom w:val="single" w:sz="4" w:space="0" w:color="auto"/>
              <w:right w:val="single" w:sz="4" w:space="0" w:color="auto"/>
            </w:tcBorders>
          </w:tcPr>
          <w:p w14:paraId="0B906599" w14:textId="095235CB" w:rsidR="007C2770" w:rsidRPr="001B0BB4" w:rsidRDefault="007C2770" w:rsidP="00421B63">
            <w:r w:rsidRPr="001B0BB4">
              <w:t>*Weight based adjustments are reasonable based on patient size for patients &lt; 50 kg</w:t>
            </w:r>
            <w:r w:rsidRPr="001B0BB4">
              <w:br/>
              <w:t xml:space="preserve"># Doses are generally </w:t>
            </w:r>
            <w:proofErr w:type="spellStart"/>
            <w:r w:rsidRPr="001B0BB4">
              <w:t>uptitrated</w:t>
            </w:r>
            <w:proofErr w:type="spellEnd"/>
            <w:r w:rsidRPr="001B0BB4">
              <w:t xml:space="preserve"> in 1-2 week increments in patients with </w:t>
            </w:r>
            <w:proofErr w:type="spellStart"/>
            <w:r w:rsidRPr="001B0BB4">
              <w:t>HFrEF</w:t>
            </w:r>
            <w:proofErr w:type="spellEnd"/>
            <w:r w:rsidRPr="001B0BB4">
              <w:t xml:space="preserve"> with appropriate monitoring or every few days in closely monitored (inpatient). </w:t>
            </w:r>
            <w:r w:rsidRPr="001B0BB4">
              <w:br/>
              <w:t xml:space="preserve">† Routine use of combined high dose MRA and ARNI may be harmful. Close monitoring of potassium with uptitration or initiation/titration of other medications that may cause hyperkalemia is warranted. </w:t>
            </w:r>
          </w:p>
        </w:tc>
      </w:tr>
    </w:tbl>
    <w:p w14:paraId="01CD43DF" w14:textId="77777777" w:rsidR="007C2770" w:rsidRPr="001B0BB4" w:rsidRDefault="007C2770" w:rsidP="00421B63"/>
    <w:p w14:paraId="77258651" w14:textId="77777777" w:rsidR="00D9645E" w:rsidRPr="001B0BB4" w:rsidRDefault="00D9645E" w:rsidP="00421B63">
      <w:r w:rsidRPr="001B0BB4">
        <w:t>Therapeutic monitoring</w:t>
      </w:r>
    </w:p>
    <w:p w14:paraId="759EDAFE" w14:textId="77777777" w:rsidR="00D9645E" w:rsidRPr="001B0BB4" w:rsidRDefault="00D9645E" w:rsidP="00421B63"/>
    <w:p w14:paraId="6A442EFE" w14:textId="77777777" w:rsidR="00D9645E" w:rsidRPr="001B0BB4" w:rsidRDefault="00D9645E" w:rsidP="00421B63">
      <w:pPr>
        <w:pStyle w:val="ListParagraph"/>
        <w:numPr>
          <w:ilvl w:val="0"/>
          <w:numId w:val="28"/>
        </w:numPr>
      </w:pPr>
      <w:r w:rsidRPr="001B0BB4">
        <w:t>Baseline Cystatin C and basic metabolic panel</w:t>
      </w:r>
    </w:p>
    <w:p w14:paraId="54CBB5B1" w14:textId="77777777" w:rsidR="00D9645E" w:rsidRPr="001B0BB4" w:rsidRDefault="00D9645E" w:rsidP="00421B63">
      <w:pPr>
        <w:pStyle w:val="ListParagraph"/>
        <w:numPr>
          <w:ilvl w:val="1"/>
          <w:numId w:val="28"/>
        </w:numPr>
      </w:pPr>
      <w:r w:rsidRPr="001B0BB4">
        <w:t xml:space="preserve">Repeat with each dose increase </w:t>
      </w:r>
    </w:p>
    <w:p w14:paraId="260624F7" w14:textId="77777777" w:rsidR="00D9645E" w:rsidRPr="001B0BB4" w:rsidRDefault="00D9645E" w:rsidP="00421B63">
      <w:pPr>
        <w:pStyle w:val="ListParagraph"/>
        <w:numPr>
          <w:ilvl w:val="1"/>
          <w:numId w:val="28"/>
        </w:numPr>
      </w:pPr>
      <w:r w:rsidRPr="001B0BB4">
        <w:t>For patients on stable dosing repeat every 6-12 months, with addition of medications known to cause hyperkalemia, or clinical deterioration</w:t>
      </w:r>
    </w:p>
    <w:p w14:paraId="54C4CD27" w14:textId="77777777" w:rsidR="00D9645E" w:rsidRPr="001B0BB4" w:rsidRDefault="00D9645E" w:rsidP="00421B63">
      <w:pPr>
        <w:pStyle w:val="ListParagraph"/>
        <w:numPr>
          <w:ilvl w:val="0"/>
          <w:numId w:val="28"/>
        </w:numPr>
      </w:pPr>
      <w:r w:rsidRPr="001B0BB4">
        <w:lastRenderedPageBreak/>
        <w:t>Blood pressure (BP)</w:t>
      </w:r>
    </w:p>
    <w:p w14:paraId="1CFF3E91" w14:textId="3D971391" w:rsidR="00D9645E" w:rsidRPr="001B0BB4" w:rsidRDefault="00D9645E" w:rsidP="00421B63">
      <w:pPr>
        <w:pStyle w:val="ListParagraph"/>
        <w:numPr>
          <w:ilvl w:val="1"/>
          <w:numId w:val="28"/>
        </w:numPr>
      </w:pPr>
      <w:r w:rsidRPr="001B0BB4">
        <w:t xml:space="preserve">Medications should continue to be </w:t>
      </w:r>
      <w:proofErr w:type="spellStart"/>
      <w:r w:rsidRPr="001B0BB4">
        <w:t>uptitrated</w:t>
      </w:r>
      <w:proofErr w:type="spellEnd"/>
      <w:r w:rsidRPr="001B0BB4">
        <w:t xml:space="preserve"> if BP remains at least &gt; 90/50</w:t>
      </w:r>
      <w:r w:rsidRPr="001B0BB4">
        <w:fldChar w:fldCharType="begin">
          <w:fldData xml:space="preserve">PEVuZE5vdGU+PENpdGU+PEF1dGhvcj5LbGVpbm1hbjwvQXV0aG9yPjxZZWFyPjIwMTA8L1llYXI+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</w:fldData>
        </w:fldChar>
      </w:r>
      <w:r w:rsidR="0067348A">
        <w:instrText xml:space="preserve"> ADDIN EN.CITE </w:instrText>
      </w:r>
      <w:r w:rsidR="0067348A">
        <w:fldChar w:fldCharType="begin">
          <w:fldData xml:space="preserve">PEVuZE5vdGU+PENpdGU+PEF1dGhvcj5LbGVpbm1hbjwvQXV0aG9yPjxZZWFyPjIwMTA8L1llYXI+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</w:fldData>
        </w:fldChar>
      </w:r>
      <w:r w:rsidR="0067348A">
        <w:instrText xml:space="preserve"> ADDIN EN.CITE.DATA </w:instrText>
      </w:r>
      <w:r w:rsidR="0067348A">
        <w:fldChar w:fldCharType="end"/>
      </w:r>
      <w:r w:rsidRPr="001B0BB4">
        <w:fldChar w:fldCharType="separate"/>
      </w:r>
      <w:r w:rsidR="00EC644D" w:rsidRPr="00EC644D">
        <w:rPr>
          <w:noProof/>
          <w:vertAlign w:val="superscript"/>
        </w:rPr>
        <w:t>6</w:t>
      </w:r>
      <w:r w:rsidRPr="001B0BB4">
        <w:fldChar w:fldCharType="end"/>
      </w:r>
      <w:r w:rsidRPr="001B0BB4">
        <w:t xml:space="preserve"> mmHg unless patients are symptomatic;</w:t>
      </w:r>
    </w:p>
    <w:p w14:paraId="070FFBA6" w14:textId="73B8AD80" w:rsidR="00D9645E" w:rsidRPr="001B0BB4" w:rsidRDefault="00D9645E" w:rsidP="00421B63">
      <w:pPr>
        <w:pStyle w:val="ListParagraph"/>
        <w:numPr>
          <w:ilvl w:val="2"/>
          <w:numId w:val="28"/>
        </w:numPr>
      </w:pPr>
      <w:r w:rsidRPr="001B0BB4">
        <w:t>BP goals should be adjusted based on age and weight derived normative blood pressure tables</w:t>
      </w:r>
      <w:r w:rsidRPr="001B0BB4">
        <w:fldChar w:fldCharType="begin">
          <w:fldData xml:space="preserve">PEVuZE5vdGU+PENpdGU+PEF1dGhvcj5GbHlubjwvQXV0aG9yPjxZZWFyPjIwMTc8L1llYXI+PFJl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</w:fldData>
        </w:fldChar>
      </w:r>
      <w:r w:rsidR="0067348A">
        <w:instrText xml:space="preserve"> ADDIN EN.CITE </w:instrText>
      </w:r>
      <w:r w:rsidR="0067348A">
        <w:fldChar w:fldCharType="begin">
          <w:fldData xml:space="preserve">PEVuZE5vdGU+PENpdGU+PEF1dGhvcj5GbHlubjwvQXV0aG9yPjxZZWFyPjIwMTc8L1llYXI+PFJl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</w:fldData>
        </w:fldChar>
      </w:r>
      <w:r w:rsidR="0067348A">
        <w:instrText xml:space="preserve"> ADDIN EN.CITE.DATA </w:instrText>
      </w:r>
      <w:r w:rsidR="0067348A">
        <w:fldChar w:fldCharType="end"/>
      </w:r>
      <w:r w:rsidRPr="001B0BB4">
        <w:fldChar w:fldCharType="separate"/>
      </w:r>
      <w:r w:rsidR="00EC644D" w:rsidRPr="00EC644D">
        <w:rPr>
          <w:noProof/>
          <w:vertAlign w:val="superscript"/>
        </w:rPr>
        <w:t>7</w:t>
      </w:r>
      <w:r w:rsidRPr="001B0BB4">
        <w:fldChar w:fldCharType="end"/>
      </w:r>
    </w:p>
    <w:p w14:paraId="149FB7F1" w14:textId="77777777" w:rsidR="00241D59" w:rsidRDefault="00D9645E" w:rsidP="00421B63">
      <w:pPr>
        <w:pStyle w:val="ListParagraph"/>
        <w:numPr>
          <w:ilvl w:val="2"/>
          <w:numId w:val="28"/>
        </w:numPr>
      </w:pPr>
      <w:r w:rsidRPr="001B0BB4">
        <w:t>Older patients with DMD may tolerate blood pressures &lt; 90/50 mmHg and goals may be titrated on an individual basis at the discretion of the cardiologist with appropriate monitoring</w:t>
      </w:r>
    </w:p>
    <w:p w14:paraId="62A43BD5" w14:textId="4E605937" w:rsidR="00D9645E" w:rsidRPr="001B0BB4" w:rsidRDefault="00D9645E" w:rsidP="00241D59">
      <w:pPr>
        <w:pStyle w:val="ListParagraph"/>
        <w:numPr>
          <w:ilvl w:val="1"/>
          <w:numId w:val="28"/>
        </w:numPr>
      </w:pPr>
      <w:r w:rsidRPr="001B0BB4">
        <w:t>A home blood pressure cuff can be a useful adjunct for uptitration, though it is not required</w:t>
      </w:r>
    </w:p>
    <w:p w14:paraId="19EA19DB" w14:textId="77777777" w:rsidR="0042720D" w:rsidRPr="001B0BB4" w:rsidRDefault="0042720D" w:rsidP="00421B63">
      <w:r w:rsidRPr="001B0BB4">
        <w:br w:type="page"/>
      </w:r>
    </w:p>
    <w:p w14:paraId="062A70DE" w14:textId="79FA17F8" w:rsidR="003D1005" w:rsidRDefault="00D24D54" w:rsidP="00421B63">
      <w:pPr>
        <w:pStyle w:val="Heading1"/>
      </w:pPr>
      <w:bookmarkStart w:id="7" w:name="_Toc103758900"/>
      <w:r w:rsidRPr="001B0BB4">
        <w:lastRenderedPageBreak/>
        <w:t xml:space="preserve">SODIUM-GLUCOSE COSTRANSPORTER-2 INHIBITORS </w:t>
      </w:r>
      <w:r w:rsidR="00783381" w:rsidRPr="001B0BB4">
        <w:t>(SGLT2</w:t>
      </w:r>
      <w:r w:rsidR="00165FFC" w:rsidRPr="001B0BB4">
        <w:t>i</w:t>
      </w:r>
      <w:r w:rsidR="00A079A3" w:rsidRPr="001B0BB4">
        <w:t>)</w:t>
      </w:r>
      <w:bookmarkEnd w:id="7"/>
      <w:r w:rsidR="003D1005" w:rsidRPr="001B0BB4">
        <w:t xml:space="preserve"> </w:t>
      </w:r>
    </w:p>
    <w:p w14:paraId="3EB49227" w14:textId="77777777" w:rsidR="00D16C78" w:rsidRDefault="00D16C78" w:rsidP="00D16C78"/>
    <w:p w14:paraId="3057C466" w14:textId="32165BEA" w:rsidR="00D16C78" w:rsidRPr="00D16C78" w:rsidRDefault="00D16C78" w:rsidP="00D16C78">
      <w:r w:rsidRPr="001B0BB4">
        <w:t>Indication for Initiation of Therapy</w:t>
      </w:r>
    </w:p>
    <w:p w14:paraId="557C04B1" w14:textId="77777777" w:rsidR="00AC7750" w:rsidRPr="001B0BB4" w:rsidRDefault="00AC7750" w:rsidP="00421B63"/>
    <w:p w14:paraId="5D84F5AE" w14:textId="5B121529" w:rsidR="009E5D44" w:rsidRPr="001B0BB4" w:rsidRDefault="00BF372F" w:rsidP="00D05DE6">
      <w:pPr>
        <w:pStyle w:val="ListParagraph"/>
        <w:numPr>
          <w:ilvl w:val="0"/>
          <w:numId w:val="28"/>
        </w:numPr>
      </w:pPr>
      <w:r w:rsidRPr="001B0BB4">
        <w:t>There is no significant data on the use SGLT2i in patients with DMD</w:t>
      </w:r>
      <w:r w:rsidR="00263DC4" w:rsidRPr="001B0BB4">
        <w:t>,</w:t>
      </w:r>
      <w:r w:rsidRPr="001B0BB4">
        <w:t xml:space="preserve"> and its use is not specifically addressed in in the Care Considerations or the Management of Cardiac Involvement Associated with Neuromuscular Diseases guidelines. </w:t>
      </w:r>
      <w:r w:rsidR="008C6C96" w:rsidRPr="001B0BB4">
        <w:t xml:space="preserve">Given this, the recommendations described are based on existing results from the </w:t>
      </w:r>
      <w:r w:rsidR="008C6C96" w:rsidRPr="001B0BB4">
        <w:rPr>
          <w:u w:val="single"/>
        </w:rPr>
        <w:t>non-DMD adult heart failure</w:t>
      </w:r>
      <w:r w:rsidR="008C6C96" w:rsidRPr="001B0BB4">
        <w:t xml:space="preserve"> trials and the AHA and ESC chronic heart failure treatment guidelines</w:t>
      </w:r>
      <w:r w:rsidR="00263DC4" w:rsidRPr="001B0BB4">
        <w:t xml:space="preserve"> as well as expert consensus</w:t>
      </w:r>
      <w:r w:rsidR="008C6C96" w:rsidRPr="001B0BB4">
        <w:t>.</w:t>
      </w:r>
      <w:r w:rsidR="008C6C96" w:rsidRPr="001B0BB4">
        <w:fldChar w:fldCharType="begin">
          <w:fldData xml:space="preserve">PEVuZE5vdGU+PENpdGU+PEF1dGhvcj5Xcml0aW5nPC9BdXRob3I+PFllYXI+MjAyMTwvWWVhcj48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</w:fldData>
        </w:fldChar>
      </w:r>
      <w:r w:rsidR="0067348A">
        <w:instrText xml:space="preserve"> ADDIN EN.CITE </w:instrText>
      </w:r>
      <w:r w:rsidR="0067348A">
        <w:fldChar w:fldCharType="begin">
          <w:fldData xml:space="preserve">PEVuZE5vdGU+PENpdGU+PEF1dGhvcj5Xcml0aW5nPC9BdXRob3I+PFllYXI+MjAyMTwvWWVhcj48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</w:fldData>
        </w:fldChar>
      </w:r>
      <w:r w:rsidR="0067348A">
        <w:instrText xml:space="preserve"> ADDIN EN.CITE.DATA </w:instrText>
      </w:r>
      <w:r w:rsidR="0067348A">
        <w:fldChar w:fldCharType="end"/>
      </w:r>
      <w:r w:rsidR="008C6C96" w:rsidRPr="001B0BB4">
        <w:fldChar w:fldCharType="separate"/>
      </w:r>
      <w:r w:rsidR="0067348A" w:rsidRPr="0067348A">
        <w:rPr>
          <w:noProof/>
          <w:vertAlign w:val="superscript"/>
        </w:rPr>
        <w:t>17, 18</w:t>
      </w:r>
      <w:r w:rsidR="008C6C96" w:rsidRPr="001B0BB4">
        <w:fldChar w:fldCharType="end"/>
      </w:r>
      <w:r w:rsidR="008C6C96" w:rsidRPr="001B0BB4">
        <w:t xml:space="preserve"> </w:t>
      </w:r>
      <w:r w:rsidR="009E5D44" w:rsidRPr="001B0BB4">
        <w:t>Thus, while acknowledging the lack of dat</w:t>
      </w:r>
      <w:r w:rsidR="00165FFC" w:rsidRPr="001B0BB4">
        <w:t>a</w:t>
      </w:r>
      <w:r w:rsidR="009E5D44" w:rsidRPr="001B0BB4">
        <w:t xml:space="preserve"> for SGLT2</w:t>
      </w:r>
      <w:r w:rsidR="00165FFC" w:rsidRPr="001B0BB4">
        <w:t>i</w:t>
      </w:r>
      <w:r w:rsidR="009E5D44" w:rsidRPr="001B0BB4">
        <w:t xml:space="preserve">s in DMD specifically, we propose the following indications for initiating therapy (Table </w:t>
      </w:r>
      <w:r w:rsidR="008114B3">
        <w:t>6</w:t>
      </w:r>
      <w:r w:rsidR="009E5D44" w:rsidRPr="001B0BB4">
        <w:t>):</w:t>
      </w:r>
      <w:r w:rsidR="00DA601C">
        <w:br/>
      </w:r>
    </w:p>
    <w:p w14:paraId="50D1EF06" w14:textId="5AD73D2D" w:rsidR="009E5D44" w:rsidRPr="00A54F0D" w:rsidRDefault="009E5D44" w:rsidP="00421B63">
      <w:pPr>
        <w:pStyle w:val="EndNoteBibliography"/>
        <w:numPr>
          <w:ilvl w:val="1"/>
          <w:numId w:val="28"/>
        </w:numPr>
        <w:rPr>
          <w:rFonts w:ascii="Arial" w:hAnsi="Arial" w:cs="Arial"/>
          <w:sz w:val="20"/>
          <w:szCs w:val="20"/>
        </w:rPr>
      </w:pPr>
      <w:r w:rsidRPr="00A54F0D">
        <w:rPr>
          <w:rFonts w:ascii="Arial" w:hAnsi="Arial" w:cs="Arial"/>
          <w:sz w:val="20"/>
          <w:szCs w:val="20"/>
        </w:rPr>
        <w:t>The use of an SGLT2</w:t>
      </w:r>
      <w:r w:rsidR="00165FFC" w:rsidRPr="00A54F0D">
        <w:rPr>
          <w:rFonts w:ascii="Arial" w:hAnsi="Arial" w:cs="Arial"/>
          <w:sz w:val="20"/>
          <w:szCs w:val="20"/>
        </w:rPr>
        <w:t>i</w:t>
      </w:r>
      <w:r w:rsidRPr="00A54F0D">
        <w:rPr>
          <w:rFonts w:ascii="Arial" w:hAnsi="Arial" w:cs="Arial"/>
          <w:sz w:val="20"/>
          <w:szCs w:val="20"/>
        </w:rPr>
        <w:t xml:space="preserve"> </w:t>
      </w:r>
      <w:r w:rsidR="00D81E6D" w:rsidRPr="00A54F0D">
        <w:rPr>
          <w:rFonts w:ascii="Arial" w:hAnsi="Arial" w:cs="Arial"/>
          <w:sz w:val="20"/>
          <w:szCs w:val="20"/>
        </w:rPr>
        <w:t>should be strongly considered</w:t>
      </w:r>
      <w:r w:rsidRPr="00A54F0D">
        <w:rPr>
          <w:rFonts w:ascii="Arial" w:hAnsi="Arial" w:cs="Arial"/>
          <w:sz w:val="20"/>
          <w:szCs w:val="20"/>
        </w:rPr>
        <w:t xml:space="preserve"> in DMD patients with an LVEF </w:t>
      </w:r>
      <w:r w:rsidRPr="00A54F0D">
        <w:rPr>
          <w:rFonts w:ascii="Arial" w:hAnsi="Arial" w:cs="Arial"/>
          <w:sz w:val="20"/>
          <w:szCs w:val="20"/>
          <w:u w:val="single"/>
        </w:rPr>
        <w:t>&lt;</w:t>
      </w:r>
      <w:r w:rsidRPr="00A54F0D">
        <w:rPr>
          <w:rFonts w:ascii="Arial" w:hAnsi="Arial" w:cs="Arial"/>
          <w:sz w:val="20"/>
          <w:szCs w:val="20"/>
        </w:rPr>
        <w:t xml:space="preserve">40% in the setting of a background of guideline </w:t>
      </w:r>
      <w:r w:rsidR="00DD5255" w:rsidRPr="00A54F0D">
        <w:rPr>
          <w:rFonts w:ascii="Arial" w:hAnsi="Arial" w:cs="Arial"/>
          <w:sz w:val="20"/>
          <w:szCs w:val="20"/>
        </w:rPr>
        <w:t>directed medical therapy (GDMT) and without an additional contraindication.</w:t>
      </w:r>
    </w:p>
    <w:p w14:paraId="67767919" w14:textId="3D2CBAF4" w:rsidR="00EF1F56" w:rsidRPr="001B0BB4" w:rsidRDefault="00601798" w:rsidP="00421B63">
      <w:pPr>
        <w:pStyle w:val="ListParagraph"/>
        <w:numPr>
          <w:ilvl w:val="1"/>
          <w:numId w:val="28"/>
        </w:numPr>
        <w:rPr>
          <w:b/>
        </w:rPr>
      </w:pPr>
      <w:r w:rsidRPr="001B0BB4">
        <w:t>SGLT2</w:t>
      </w:r>
      <w:r w:rsidR="00165FFC" w:rsidRPr="001B0BB4">
        <w:t>i</w:t>
      </w:r>
      <w:r w:rsidR="00EF1F56" w:rsidRPr="001B0BB4">
        <w:t xml:space="preserve"> therapy</w:t>
      </w:r>
      <w:r w:rsidR="00EF1F56" w:rsidRPr="001B0BB4">
        <w:rPr>
          <w:b/>
        </w:rPr>
        <w:t xml:space="preserve"> </w:t>
      </w:r>
      <w:r w:rsidR="00B602DF" w:rsidRPr="001B0BB4">
        <w:t xml:space="preserve">can be considered </w:t>
      </w:r>
      <w:r w:rsidR="00EF1F56" w:rsidRPr="001B0BB4">
        <w:t xml:space="preserve">for patients with DMD in the presence of systolic dysfunction (LVEF &lt; 55% and/or SF &lt; 28%) </w:t>
      </w:r>
      <w:r w:rsidR="00EF1F56" w:rsidRPr="001B0BB4">
        <w:rPr>
          <w:u w:val="single"/>
        </w:rPr>
        <w:t>AND</w:t>
      </w:r>
      <w:r w:rsidR="00EF1F56" w:rsidRPr="001B0BB4">
        <w:t xml:space="preserve"> elevated natriuretic peptides</w:t>
      </w:r>
    </w:p>
    <w:p w14:paraId="20CB98B7" w14:textId="165FBC75" w:rsidR="009E5D44" w:rsidRPr="00A54F0D" w:rsidRDefault="00503713" w:rsidP="00421B63">
      <w:pPr>
        <w:pStyle w:val="EndNoteBibliography"/>
        <w:rPr>
          <w:rFonts w:ascii="Arial" w:hAnsi="Arial" w:cs="Arial"/>
          <w:sz w:val="20"/>
          <w:szCs w:val="20"/>
        </w:rPr>
      </w:pPr>
      <w:r>
        <w:rPr>
          <w:rFonts w:ascii="Arial" w:hAnsi="Arial" w:cs="Arial"/>
          <w:sz w:val="20"/>
          <w:szCs w:val="20"/>
        </w:rPr>
        <w:br/>
      </w:r>
      <w:r w:rsidR="009E5D44" w:rsidRPr="00A54F0D">
        <w:rPr>
          <w:rFonts w:ascii="Arial" w:hAnsi="Arial" w:cs="Arial"/>
          <w:sz w:val="20"/>
          <w:szCs w:val="20"/>
        </w:rPr>
        <w:t>Medication dosing</w:t>
      </w:r>
    </w:p>
    <w:p w14:paraId="3DAE6EA9" w14:textId="4866C394" w:rsidR="009E5D44" w:rsidRPr="00A54F0D" w:rsidRDefault="009E5D44" w:rsidP="00421B63">
      <w:pPr>
        <w:pStyle w:val="EndNoteBibliography"/>
        <w:numPr>
          <w:ilvl w:val="0"/>
          <w:numId w:val="28"/>
        </w:numPr>
        <w:rPr>
          <w:rFonts w:ascii="Arial" w:hAnsi="Arial" w:cs="Arial"/>
          <w:sz w:val="20"/>
          <w:szCs w:val="20"/>
        </w:rPr>
      </w:pPr>
      <w:r w:rsidRPr="00A54F0D">
        <w:rPr>
          <w:rFonts w:ascii="Arial" w:hAnsi="Arial" w:cs="Arial"/>
          <w:sz w:val="20"/>
          <w:szCs w:val="20"/>
        </w:rPr>
        <w:t>Goal Target Dose is based on major guidelines for therapy in patients with heart failure with re</w:t>
      </w:r>
      <w:r w:rsidR="00D153A4" w:rsidRPr="00A54F0D">
        <w:rPr>
          <w:rFonts w:ascii="Arial" w:hAnsi="Arial" w:cs="Arial"/>
          <w:sz w:val="20"/>
          <w:szCs w:val="20"/>
        </w:rPr>
        <w:t xml:space="preserve">duced ejection fraction (HFrEF). </w:t>
      </w:r>
      <w:r w:rsidRPr="00A54F0D">
        <w:rPr>
          <w:rFonts w:ascii="Arial" w:hAnsi="Arial" w:cs="Arial"/>
          <w:sz w:val="20"/>
          <w:szCs w:val="20"/>
        </w:rPr>
        <w:t xml:space="preserve">See table for recommendations in patients &gt;50kg. Dosing for patients &lt;50kg </w:t>
      </w:r>
      <w:r w:rsidR="002B79C0" w:rsidRPr="00A54F0D">
        <w:rPr>
          <w:rFonts w:ascii="Arial" w:hAnsi="Arial" w:cs="Arial"/>
          <w:sz w:val="20"/>
          <w:szCs w:val="20"/>
        </w:rPr>
        <w:t>has not yet been clarified</w:t>
      </w:r>
      <w:r w:rsidRPr="00A54F0D">
        <w:rPr>
          <w:rFonts w:ascii="Arial" w:hAnsi="Arial" w:cs="Arial"/>
          <w:sz w:val="20"/>
          <w:szCs w:val="20"/>
        </w:rPr>
        <w:t xml:space="preserve">. Anecdotal experience suggest </w:t>
      </w:r>
      <w:r w:rsidR="002968FF" w:rsidRPr="00A54F0D">
        <w:rPr>
          <w:rFonts w:ascii="Arial" w:hAnsi="Arial" w:cs="Arial"/>
          <w:sz w:val="20"/>
          <w:szCs w:val="20"/>
        </w:rPr>
        <w:t>a</w:t>
      </w:r>
      <w:r w:rsidR="002B79C0" w:rsidRPr="00A54F0D">
        <w:rPr>
          <w:rFonts w:ascii="Arial" w:hAnsi="Arial" w:cs="Arial"/>
          <w:sz w:val="20"/>
          <w:szCs w:val="20"/>
        </w:rPr>
        <w:t>n initial</w:t>
      </w:r>
      <w:r w:rsidR="002968FF" w:rsidRPr="00A54F0D">
        <w:rPr>
          <w:rFonts w:ascii="Arial" w:hAnsi="Arial" w:cs="Arial"/>
          <w:sz w:val="20"/>
          <w:szCs w:val="20"/>
        </w:rPr>
        <w:t xml:space="preserve"> 5 mg dosing regimen of dapagliflozin may be utilized in smaller patients with </w:t>
      </w:r>
      <w:r w:rsidR="00B71070" w:rsidRPr="00A54F0D">
        <w:rPr>
          <w:rFonts w:ascii="Arial" w:hAnsi="Arial" w:cs="Arial"/>
          <w:sz w:val="20"/>
          <w:szCs w:val="20"/>
        </w:rPr>
        <w:t>borderline or low blood pressure</w:t>
      </w:r>
      <w:r w:rsidR="002B79C0" w:rsidRPr="00A54F0D">
        <w:rPr>
          <w:rFonts w:ascii="Arial" w:hAnsi="Arial" w:cs="Arial"/>
          <w:sz w:val="20"/>
          <w:szCs w:val="20"/>
        </w:rPr>
        <w:t xml:space="preserve"> a</w:t>
      </w:r>
      <w:r w:rsidR="0031625E" w:rsidRPr="00A54F0D">
        <w:rPr>
          <w:rFonts w:ascii="Arial" w:hAnsi="Arial" w:cs="Arial"/>
          <w:sz w:val="20"/>
          <w:szCs w:val="20"/>
        </w:rPr>
        <w:t>nd challenges with liquid intake</w:t>
      </w:r>
      <w:r w:rsidR="002968FF" w:rsidRPr="00A54F0D">
        <w:rPr>
          <w:rFonts w:ascii="Arial" w:hAnsi="Arial" w:cs="Arial"/>
          <w:sz w:val="20"/>
          <w:szCs w:val="20"/>
        </w:rPr>
        <w:t>, while acknowledging this dose is not consistent with guideline recommended dosing</w:t>
      </w:r>
      <w:r w:rsidRPr="00A54F0D">
        <w:rPr>
          <w:rFonts w:ascii="Arial" w:hAnsi="Arial" w:cs="Arial"/>
          <w:sz w:val="20"/>
          <w:szCs w:val="20"/>
        </w:rPr>
        <w:t xml:space="preserve">.  </w:t>
      </w:r>
    </w:p>
    <w:p w14:paraId="18AB1BE8" w14:textId="5D9E4F0B" w:rsidR="00AF1D51" w:rsidRPr="00A54F0D" w:rsidRDefault="00AF1D51" w:rsidP="00421B63">
      <w:pPr>
        <w:pStyle w:val="EndNoteBibliography"/>
        <w:rPr>
          <w:rFonts w:ascii="Arial" w:hAnsi="Arial" w:cs="Arial"/>
          <w:sz w:val="20"/>
          <w:szCs w:val="20"/>
        </w:rPr>
      </w:pPr>
      <w:r w:rsidRPr="00A54F0D">
        <w:rPr>
          <w:rFonts w:ascii="Arial" w:hAnsi="Arial" w:cs="Arial"/>
          <w:sz w:val="20"/>
          <w:szCs w:val="20"/>
        </w:rPr>
        <w:t xml:space="preserve">Additional consideration/precautions </w:t>
      </w:r>
    </w:p>
    <w:p w14:paraId="733048D6" w14:textId="6B26D10C" w:rsidR="009E5D44" w:rsidRPr="00A54F0D" w:rsidRDefault="005C05CA" w:rsidP="00421B63">
      <w:pPr>
        <w:pStyle w:val="EndNoteBibliography"/>
        <w:numPr>
          <w:ilvl w:val="0"/>
          <w:numId w:val="30"/>
        </w:numPr>
        <w:rPr>
          <w:rFonts w:ascii="Arial" w:hAnsi="Arial" w:cs="Arial"/>
          <w:sz w:val="20"/>
          <w:szCs w:val="20"/>
        </w:rPr>
      </w:pPr>
      <w:r w:rsidRPr="00A54F0D">
        <w:rPr>
          <w:rFonts w:ascii="Arial" w:hAnsi="Arial" w:cs="Arial"/>
          <w:sz w:val="20"/>
          <w:szCs w:val="20"/>
        </w:rPr>
        <w:t>The frequency of u</w:t>
      </w:r>
      <w:r w:rsidR="00AF1D51" w:rsidRPr="00A54F0D">
        <w:rPr>
          <w:rFonts w:ascii="Arial" w:hAnsi="Arial" w:cs="Arial"/>
          <w:sz w:val="20"/>
          <w:szCs w:val="20"/>
        </w:rPr>
        <w:t xml:space="preserve">rinary tract infections and </w:t>
      </w:r>
      <w:r w:rsidRPr="00A54F0D">
        <w:rPr>
          <w:rFonts w:ascii="Arial" w:hAnsi="Arial" w:cs="Arial"/>
          <w:sz w:val="20"/>
          <w:szCs w:val="20"/>
        </w:rPr>
        <w:t>genital infections is increased in patients on SGLT2</w:t>
      </w:r>
      <w:r w:rsidR="008E3E34" w:rsidRPr="00A54F0D">
        <w:rPr>
          <w:rFonts w:ascii="Arial" w:hAnsi="Arial" w:cs="Arial"/>
          <w:sz w:val="20"/>
          <w:szCs w:val="20"/>
        </w:rPr>
        <w:t>i</w:t>
      </w:r>
      <w:r w:rsidRPr="00A54F0D">
        <w:rPr>
          <w:rFonts w:ascii="Arial" w:hAnsi="Arial" w:cs="Arial"/>
          <w:sz w:val="20"/>
          <w:szCs w:val="20"/>
        </w:rPr>
        <w:t>. Patients with DMD are at risk for each of these infections</w:t>
      </w:r>
      <w:r w:rsidR="00424A97">
        <w:rPr>
          <w:rFonts w:ascii="Arial" w:hAnsi="Arial" w:cs="Arial"/>
          <w:sz w:val="20"/>
          <w:szCs w:val="20"/>
        </w:rPr>
        <w:t xml:space="preserve"> and these can be severe</w:t>
      </w:r>
      <w:r w:rsidRPr="00A54F0D">
        <w:rPr>
          <w:rFonts w:ascii="Arial" w:hAnsi="Arial" w:cs="Arial"/>
          <w:sz w:val="20"/>
          <w:szCs w:val="20"/>
        </w:rPr>
        <w:t xml:space="preserve"> independent of SGL</w:t>
      </w:r>
      <w:r w:rsidR="00421B63" w:rsidRPr="00A54F0D">
        <w:rPr>
          <w:rFonts w:ascii="Arial" w:hAnsi="Arial" w:cs="Arial"/>
          <w:sz w:val="20"/>
          <w:szCs w:val="20"/>
        </w:rPr>
        <w:t>T</w:t>
      </w:r>
      <w:r w:rsidRPr="00A54F0D">
        <w:rPr>
          <w:rFonts w:ascii="Arial" w:hAnsi="Arial" w:cs="Arial"/>
          <w:sz w:val="20"/>
          <w:szCs w:val="20"/>
        </w:rPr>
        <w:t>2</w:t>
      </w:r>
      <w:r w:rsidR="008E3E34" w:rsidRPr="00A54F0D">
        <w:rPr>
          <w:rFonts w:ascii="Arial" w:hAnsi="Arial" w:cs="Arial"/>
          <w:sz w:val="20"/>
          <w:szCs w:val="20"/>
        </w:rPr>
        <w:t>i</w:t>
      </w:r>
      <w:r w:rsidRPr="00A54F0D">
        <w:rPr>
          <w:rFonts w:ascii="Arial" w:hAnsi="Arial" w:cs="Arial"/>
          <w:sz w:val="20"/>
          <w:szCs w:val="20"/>
        </w:rPr>
        <w:t xml:space="preserve"> therapy. A </w:t>
      </w:r>
      <w:r w:rsidR="008A64F7" w:rsidRPr="00A54F0D">
        <w:rPr>
          <w:rFonts w:ascii="Arial" w:hAnsi="Arial" w:cs="Arial"/>
          <w:sz w:val="20"/>
          <w:szCs w:val="20"/>
        </w:rPr>
        <w:t xml:space="preserve">individualized </w:t>
      </w:r>
      <w:r w:rsidRPr="00A54F0D">
        <w:rPr>
          <w:rFonts w:ascii="Arial" w:hAnsi="Arial" w:cs="Arial"/>
          <w:sz w:val="20"/>
          <w:szCs w:val="20"/>
        </w:rPr>
        <w:t>discussion of the the risks and benefits</w:t>
      </w:r>
      <w:r w:rsidR="008A64F7" w:rsidRPr="00A54F0D">
        <w:rPr>
          <w:rFonts w:ascii="Arial" w:hAnsi="Arial" w:cs="Arial"/>
          <w:sz w:val="20"/>
          <w:szCs w:val="20"/>
        </w:rPr>
        <w:t xml:space="preserve"> based on a patient’s dermatologic and urologic history is </w:t>
      </w:r>
      <w:r w:rsidR="00EE500D">
        <w:rPr>
          <w:rFonts w:ascii="Arial" w:hAnsi="Arial" w:cs="Arial"/>
          <w:sz w:val="20"/>
          <w:szCs w:val="20"/>
        </w:rPr>
        <w:t>recommended.</w:t>
      </w:r>
    </w:p>
    <w:p w14:paraId="55090333" w14:textId="55CC96F0" w:rsidR="00BF372F" w:rsidRPr="001B0BB4" w:rsidRDefault="00BF372F" w:rsidP="00421B63"/>
    <w:tbl>
      <w:tblPr>
        <w:tblStyle w:val="TableGrid"/>
        <w:tblW w:w="9355" w:type="dxa"/>
        <w:tblInd w:w="0" w:type="dxa"/>
        <w:tblLook w:val="04A0" w:firstRow="1" w:lastRow="0" w:firstColumn="1" w:lastColumn="0" w:noHBand="0" w:noVBand="1"/>
      </w:tblPr>
      <w:tblGrid>
        <w:gridCol w:w="1906"/>
        <w:gridCol w:w="1852"/>
        <w:gridCol w:w="3659"/>
        <w:gridCol w:w="1938"/>
      </w:tblGrid>
      <w:tr w:rsidR="00783381" w:rsidRPr="001B0BB4" w14:paraId="30056A1A" w14:textId="77777777" w:rsidTr="00BE2872">
        <w:tc>
          <w:tcPr>
            <w:tcW w:w="9355" w:type="dxa"/>
            <w:gridSpan w:val="4"/>
            <w:tcBorders>
              <w:top w:val="single" w:sz="4" w:space="0" w:color="auto"/>
              <w:left w:val="single" w:sz="4" w:space="0" w:color="auto"/>
              <w:bottom w:val="single" w:sz="4" w:space="0" w:color="auto"/>
              <w:right w:val="single" w:sz="4" w:space="0" w:color="auto"/>
            </w:tcBorders>
          </w:tcPr>
          <w:p w14:paraId="76262279" w14:textId="2ED18034" w:rsidR="00783381" w:rsidRPr="001B0BB4" w:rsidRDefault="00783381" w:rsidP="00421B63">
            <w:r w:rsidRPr="001B0BB4">
              <w:t>Table 5.</w:t>
            </w:r>
          </w:p>
        </w:tc>
      </w:tr>
      <w:tr w:rsidR="00783381" w:rsidRPr="001B0BB4" w14:paraId="0B78B540" w14:textId="77777777" w:rsidTr="00BE2872">
        <w:tc>
          <w:tcPr>
            <w:tcW w:w="1906" w:type="dxa"/>
            <w:tcBorders>
              <w:top w:val="single" w:sz="4" w:space="0" w:color="auto"/>
              <w:left w:val="single" w:sz="4" w:space="0" w:color="auto"/>
              <w:bottom w:val="single" w:sz="4" w:space="0" w:color="auto"/>
              <w:right w:val="single" w:sz="4" w:space="0" w:color="auto"/>
            </w:tcBorders>
          </w:tcPr>
          <w:p w14:paraId="5AC441E2" w14:textId="77777777" w:rsidR="00783381" w:rsidRPr="001B0BB4" w:rsidRDefault="00783381" w:rsidP="00421B63"/>
        </w:tc>
        <w:tc>
          <w:tcPr>
            <w:tcW w:w="1852" w:type="dxa"/>
            <w:tcBorders>
              <w:top w:val="single" w:sz="4" w:space="0" w:color="auto"/>
              <w:left w:val="single" w:sz="4" w:space="0" w:color="auto"/>
              <w:bottom w:val="single" w:sz="4" w:space="0" w:color="auto"/>
              <w:right w:val="single" w:sz="4" w:space="0" w:color="auto"/>
            </w:tcBorders>
            <w:hideMark/>
          </w:tcPr>
          <w:p w14:paraId="36205E28" w14:textId="77777777" w:rsidR="00783381" w:rsidRPr="001B0BB4" w:rsidRDefault="00783381" w:rsidP="00421B63">
            <w:r w:rsidRPr="001B0BB4">
              <w:t>Initial Dose</w:t>
            </w:r>
          </w:p>
        </w:tc>
        <w:tc>
          <w:tcPr>
            <w:tcW w:w="3659" w:type="dxa"/>
            <w:tcBorders>
              <w:top w:val="single" w:sz="4" w:space="0" w:color="auto"/>
              <w:left w:val="single" w:sz="4" w:space="0" w:color="auto"/>
              <w:bottom w:val="single" w:sz="4" w:space="0" w:color="auto"/>
              <w:right w:val="single" w:sz="4" w:space="0" w:color="auto"/>
            </w:tcBorders>
          </w:tcPr>
          <w:p w14:paraId="12C90352" w14:textId="77777777" w:rsidR="00783381" w:rsidRPr="001B0BB4" w:rsidRDefault="00783381" w:rsidP="00421B63">
            <w:r w:rsidRPr="001B0BB4">
              <w:t>Goal Target Dose*†</w:t>
            </w:r>
          </w:p>
        </w:tc>
        <w:tc>
          <w:tcPr>
            <w:tcW w:w="1938" w:type="dxa"/>
            <w:tcBorders>
              <w:top w:val="single" w:sz="4" w:space="0" w:color="auto"/>
              <w:left w:val="single" w:sz="4" w:space="0" w:color="auto"/>
              <w:bottom w:val="single" w:sz="4" w:space="0" w:color="auto"/>
              <w:right w:val="single" w:sz="4" w:space="0" w:color="auto"/>
            </w:tcBorders>
            <w:hideMark/>
          </w:tcPr>
          <w:p w14:paraId="44910BA6" w14:textId="77777777" w:rsidR="00783381" w:rsidRPr="001B0BB4" w:rsidRDefault="00783381" w:rsidP="00421B63">
            <w:r w:rsidRPr="001B0BB4">
              <w:t>Uptitration Amount</w:t>
            </w:r>
            <w:r w:rsidRPr="001B0BB4">
              <w:rPr>
                <w:vertAlign w:val="superscript"/>
              </w:rPr>
              <w:t>#</w:t>
            </w:r>
          </w:p>
        </w:tc>
      </w:tr>
      <w:tr w:rsidR="00783381" w:rsidRPr="001B0BB4" w14:paraId="6D9BB99C" w14:textId="77777777" w:rsidTr="00BE2872">
        <w:tc>
          <w:tcPr>
            <w:tcW w:w="9355"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0CE18D7" w14:textId="671D8B65" w:rsidR="00783381" w:rsidRPr="001B0BB4" w:rsidRDefault="00783381" w:rsidP="00421B63">
            <w:r w:rsidRPr="001B0BB4">
              <w:t>SODIUM-GLUCOSE COSTRANSPORTER-2 INHIBITORS (SGLT2I)</w:t>
            </w:r>
          </w:p>
        </w:tc>
      </w:tr>
      <w:tr w:rsidR="00783381" w:rsidRPr="001B0BB4" w14:paraId="4C4AA870" w14:textId="77777777" w:rsidTr="00BE2872">
        <w:tc>
          <w:tcPr>
            <w:tcW w:w="1906" w:type="dxa"/>
            <w:tcBorders>
              <w:top w:val="single" w:sz="4" w:space="0" w:color="auto"/>
              <w:left w:val="single" w:sz="4" w:space="0" w:color="auto"/>
              <w:bottom w:val="single" w:sz="4" w:space="0" w:color="auto"/>
              <w:right w:val="single" w:sz="4" w:space="0" w:color="auto"/>
            </w:tcBorders>
            <w:hideMark/>
          </w:tcPr>
          <w:p w14:paraId="0A2C76C8" w14:textId="635A5224" w:rsidR="00783381" w:rsidRPr="001B0BB4" w:rsidRDefault="00FF67F7" w:rsidP="00421B63">
            <w:r w:rsidRPr="001B0BB4">
              <w:t>Dapagliflozin</w:t>
            </w:r>
          </w:p>
        </w:tc>
        <w:tc>
          <w:tcPr>
            <w:tcW w:w="1852" w:type="dxa"/>
            <w:tcBorders>
              <w:top w:val="single" w:sz="4" w:space="0" w:color="auto"/>
              <w:left w:val="single" w:sz="4" w:space="0" w:color="auto"/>
              <w:bottom w:val="single" w:sz="4" w:space="0" w:color="auto"/>
              <w:right w:val="single" w:sz="4" w:space="0" w:color="auto"/>
            </w:tcBorders>
            <w:hideMark/>
          </w:tcPr>
          <w:p w14:paraId="66D599B7" w14:textId="3318ADF7" w:rsidR="00783381" w:rsidRPr="001B0BB4" w:rsidRDefault="00FF67F7" w:rsidP="00421B63">
            <w:r w:rsidRPr="001B0BB4">
              <w:t>10 mg daily</w:t>
            </w:r>
          </w:p>
        </w:tc>
        <w:tc>
          <w:tcPr>
            <w:tcW w:w="3659" w:type="dxa"/>
            <w:tcBorders>
              <w:top w:val="single" w:sz="4" w:space="0" w:color="auto"/>
              <w:left w:val="single" w:sz="4" w:space="0" w:color="auto"/>
              <w:bottom w:val="single" w:sz="4" w:space="0" w:color="auto"/>
              <w:right w:val="single" w:sz="4" w:space="0" w:color="auto"/>
            </w:tcBorders>
          </w:tcPr>
          <w:p w14:paraId="2B76F120" w14:textId="31E75187" w:rsidR="00783381" w:rsidRPr="001B0BB4" w:rsidRDefault="00FF67F7" w:rsidP="00421B63">
            <w:r w:rsidRPr="001B0BB4">
              <w:t>10 mg daily</w:t>
            </w:r>
          </w:p>
        </w:tc>
        <w:tc>
          <w:tcPr>
            <w:tcW w:w="1938" w:type="dxa"/>
            <w:tcBorders>
              <w:top w:val="single" w:sz="4" w:space="0" w:color="auto"/>
              <w:left w:val="single" w:sz="4" w:space="0" w:color="auto"/>
              <w:bottom w:val="single" w:sz="4" w:space="0" w:color="auto"/>
              <w:right w:val="single" w:sz="4" w:space="0" w:color="auto"/>
            </w:tcBorders>
            <w:hideMark/>
          </w:tcPr>
          <w:p w14:paraId="0D0D24D5" w14:textId="1883D3D0" w:rsidR="00783381" w:rsidRPr="001B0BB4" w:rsidRDefault="00C71B82" w:rsidP="00421B63">
            <w:r w:rsidRPr="001B0BB4">
              <w:t>n/a</w:t>
            </w:r>
          </w:p>
        </w:tc>
      </w:tr>
      <w:tr w:rsidR="00C71B82" w:rsidRPr="001B0BB4" w14:paraId="283D790E" w14:textId="77777777" w:rsidTr="00BE2872">
        <w:tc>
          <w:tcPr>
            <w:tcW w:w="1906" w:type="dxa"/>
            <w:tcBorders>
              <w:top w:val="single" w:sz="4" w:space="0" w:color="auto"/>
              <w:left w:val="single" w:sz="4" w:space="0" w:color="auto"/>
              <w:bottom w:val="single" w:sz="4" w:space="0" w:color="auto"/>
              <w:right w:val="single" w:sz="4" w:space="0" w:color="auto"/>
            </w:tcBorders>
          </w:tcPr>
          <w:p w14:paraId="76D49F3C" w14:textId="3F24BEFF" w:rsidR="00C71B82" w:rsidRPr="001B0BB4" w:rsidRDefault="00C71B82" w:rsidP="00421B63">
            <w:r w:rsidRPr="001B0BB4">
              <w:t>Empagliflozin</w:t>
            </w:r>
          </w:p>
        </w:tc>
        <w:tc>
          <w:tcPr>
            <w:tcW w:w="1852" w:type="dxa"/>
            <w:tcBorders>
              <w:top w:val="single" w:sz="4" w:space="0" w:color="auto"/>
              <w:left w:val="single" w:sz="4" w:space="0" w:color="auto"/>
              <w:bottom w:val="single" w:sz="4" w:space="0" w:color="auto"/>
              <w:right w:val="single" w:sz="4" w:space="0" w:color="auto"/>
            </w:tcBorders>
          </w:tcPr>
          <w:p w14:paraId="55EDBA8E" w14:textId="29ECBBBE" w:rsidR="00C71B82" w:rsidRPr="001B0BB4" w:rsidRDefault="00C71B82" w:rsidP="00421B63">
            <w:r w:rsidRPr="001B0BB4">
              <w:t>10 mg daily</w:t>
            </w:r>
          </w:p>
        </w:tc>
        <w:tc>
          <w:tcPr>
            <w:tcW w:w="3659" w:type="dxa"/>
            <w:tcBorders>
              <w:top w:val="single" w:sz="4" w:space="0" w:color="auto"/>
              <w:left w:val="single" w:sz="4" w:space="0" w:color="auto"/>
              <w:bottom w:val="single" w:sz="4" w:space="0" w:color="auto"/>
              <w:right w:val="single" w:sz="4" w:space="0" w:color="auto"/>
            </w:tcBorders>
          </w:tcPr>
          <w:p w14:paraId="1C1AB9DF" w14:textId="79EB4468" w:rsidR="00C71B82" w:rsidRPr="001B0BB4" w:rsidRDefault="00C71B82" w:rsidP="00421B63">
            <w:r w:rsidRPr="001B0BB4">
              <w:t>10 mg daily</w:t>
            </w:r>
          </w:p>
        </w:tc>
        <w:tc>
          <w:tcPr>
            <w:tcW w:w="1938" w:type="dxa"/>
            <w:tcBorders>
              <w:top w:val="single" w:sz="4" w:space="0" w:color="auto"/>
              <w:left w:val="single" w:sz="4" w:space="0" w:color="auto"/>
              <w:bottom w:val="single" w:sz="4" w:space="0" w:color="auto"/>
              <w:right w:val="single" w:sz="4" w:space="0" w:color="auto"/>
            </w:tcBorders>
          </w:tcPr>
          <w:p w14:paraId="48596326" w14:textId="65E28C14" w:rsidR="00C71B82" w:rsidRPr="001B0BB4" w:rsidRDefault="00C71B82" w:rsidP="00421B63">
            <w:r w:rsidRPr="001B0BB4">
              <w:t>n/a</w:t>
            </w:r>
          </w:p>
        </w:tc>
      </w:tr>
      <w:tr w:rsidR="00C71B82" w:rsidRPr="001B0BB4" w14:paraId="3AB02B06" w14:textId="77777777" w:rsidTr="00BE2872">
        <w:tc>
          <w:tcPr>
            <w:tcW w:w="9355" w:type="dxa"/>
            <w:gridSpan w:val="4"/>
            <w:tcBorders>
              <w:top w:val="single" w:sz="4" w:space="0" w:color="auto"/>
              <w:left w:val="single" w:sz="4" w:space="0" w:color="auto"/>
              <w:bottom w:val="single" w:sz="4" w:space="0" w:color="auto"/>
              <w:right w:val="single" w:sz="4" w:space="0" w:color="auto"/>
            </w:tcBorders>
          </w:tcPr>
          <w:p w14:paraId="672CBF34" w14:textId="35E68781" w:rsidR="00C71B82" w:rsidRPr="001B0BB4" w:rsidRDefault="00C71B82" w:rsidP="00421B63">
            <w:r w:rsidRPr="001B0BB4">
              <w:t>*Weight based adjustments are reasonable based on patient size for patients &lt; 50 kg</w:t>
            </w:r>
            <w:r w:rsidR="0036098B" w:rsidRPr="001B0BB4">
              <w:t xml:space="preserve">. </w:t>
            </w:r>
            <w:r w:rsidRPr="001B0BB4">
              <w:br/>
              <w:t xml:space="preserve"># Doses are generally </w:t>
            </w:r>
            <w:proofErr w:type="spellStart"/>
            <w:r w:rsidRPr="001B0BB4">
              <w:t>uptitrated</w:t>
            </w:r>
            <w:proofErr w:type="spellEnd"/>
            <w:r w:rsidRPr="001B0BB4">
              <w:t xml:space="preserve"> in 1-2 week increments in patients with </w:t>
            </w:r>
            <w:proofErr w:type="spellStart"/>
            <w:r w:rsidRPr="001B0BB4">
              <w:t>HFrEF</w:t>
            </w:r>
            <w:proofErr w:type="spellEnd"/>
            <w:r w:rsidRPr="001B0BB4">
              <w:t xml:space="preserve"> with appropriate monitoring or every few days in </w:t>
            </w:r>
            <w:r w:rsidR="008118BB" w:rsidRPr="001B0BB4">
              <w:t xml:space="preserve">closely monitored (inpatient). </w:t>
            </w:r>
          </w:p>
        </w:tc>
      </w:tr>
    </w:tbl>
    <w:p w14:paraId="125DC5EC" w14:textId="77777777" w:rsidR="00F23B3F" w:rsidRPr="001B0BB4" w:rsidRDefault="00F23B3F" w:rsidP="00421B63"/>
    <w:p w14:paraId="3D967B82" w14:textId="77777777" w:rsidR="00AF1D51" w:rsidRPr="001B0BB4" w:rsidRDefault="00AF1D51" w:rsidP="00421B63">
      <w:r w:rsidRPr="001B0BB4">
        <w:t>Therapeutic monitoring</w:t>
      </w:r>
    </w:p>
    <w:p w14:paraId="510CFCDF" w14:textId="77777777" w:rsidR="00AF1D51" w:rsidRPr="001B0BB4" w:rsidRDefault="00AF1D51" w:rsidP="00421B63"/>
    <w:p w14:paraId="7A4DDE42" w14:textId="77777777" w:rsidR="00AF1D51" w:rsidRPr="001B0BB4" w:rsidRDefault="00AF1D51" w:rsidP="00421B63">
      <w:pPr>
        <w:pStyle w:val="ListParagraph"/>
        <w:numPr>
          <w:ilvl w:val="0"/>
          <w:numId w:val="28"/>
        </w:numPr>
      </w:pPr>
      <w:r w:rsidRPr="001B0BB4">
        <w:t>Baseline Cystatin C and basic metabolic panel</w:t>
      </w:r>
    </w:p>
    <w:p w14:paraId="185495B8" w14:textId="77777777" w:rsidR="00AF1D51" w:rsidRPr="001B0BB4" w:rsidRDefault="00AF1D51" w:rsidP="00421B63">
      <w:pPr>
        <w:pStyle w:val="ListParagraph"/>
        <w:numPr>
          <w:ilvl w:val="1"/>
          <w:numId w:val="28"/>
        </w:numPr>
      </w:pPr>
      <w:r w:rsidRPr="001B0BB4">
        <w:t xml:space="preserve">Repeat with each dose increase </w:t>
      </w:r>
    </w:p>
    <w:p w14:paraId="0000848C" w14:textId="58BEF0A5" w:rsidR="00AF1D51" w:rsidRPr="001B0BB4" w:rsidRDefault="00AF1D51" w:rsidP="00421B63">
      <w:pPr>
        <w:pStyle w:val="ListParagraph"/>
        <w:numPr>
          <w:ilvl w:val="1"/>
          <w:numId w:val="28"/>
        </w:numPr>
      </w:pPr>
      <w:r w:rsidRPr="001B0BB4">
        <w:t>For patients on stable dosing repeat every 6-12 months</w:t>
      </w:r>
    </w:p>
    <w:p w14:paraId="2EE99406" w14:textId="77777777" w:rsidR="00AF1D51" w:rsidRPr="001B0BB4" w:rsidRDefault="00AF1D51" w:rsidP="00421B63">
      <w:pPr>
        <w:pStyle w:val="ListParagraph"/>
        <w:numPr>
          <w:ilvl w:val="0"/>
          <w:numId w:val="28"/>
        </w:numPr>
      </w:pPr>
      <w:r w:rsidRPr="001B0BB4">
        <w:t>Blood pressure (BP)</w:t>
      </w:r>
    </w:p>
    <w:p w14:paraId="51E0879E" w14:textId="26CF43E6" w:rsidR="00AF1D51" w:rsidRPr="001B0BB4" w:rsidRDefault="00AF1D51" w:rsidP="00421B63">
      <w:pPr>
        <w:pStyle w:val="ListParagraph"/>
        <w:numPr>
          <w:ilvl w:val="1"/>
          <w:numId w:val="28"/>
        </w:numPr>
      </w:pPr>
      <w:r w:rsidRPr="001B0BB4">
        <w:lastRenderedPageBreak/>
        <w:t xml:space="preserve">Medications should </w:t>
      </w:r>
      <w:r w:rsidR="00A6003E" w:rsidRPr="001B0BB4">
        <w:t xml:space="preserve">be </w:t>
      </w:r>
      <w:r w:rsidRPr="001B0BB4">
        <w:t>continue</w:t>
      </w:r>
      <w:r w:rsidR="00A6003E" w:rsidRPr="001B0BB4">
        <w:t>d</w:t>
      </w:r>
      <w:r w:rsidRPr="001B0BB4">
        <w:t xml:space="preserve"> if BP remains at least &gt; 90/50</w:t>
      </w:r>
      <w:r w:rsidRPr="001B0BB4">
        <w:fldChar w:fldCharType="begin">
          <w:fldData xml:space="preserve">PEVuZE5vdGU+PENpdGU+PEF1dGhvcj5LbGVpbm1hbjwvQXV0aG9yPjxZZWFyPjIwMTA8L1llYXI+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</w:fldData>
        </w:fldChar>
      </w:r>
      <w:r w:rsidR="0067348A">
        <w:instrText xml:space="preserve"> ADDIN EN.CITE </w:instrText>
      </w:r>
      <w:r w:rsidR="0067348A">
        <w:fldChar w:fldCharType="begin">
          <w:fldData xml:space="preserve">PEVuZE5vdGU+PENpdGU+PEF1dGhvcj5LbGVpbm1hbjwvQXV0aG9yPjxZZWFyPjIwMTA8L1llYXI+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</w:fldData>
        </w:fldChar>
      </w:r>
      <w:r w:rsidR="0067348A">
        <w:instrText xml:space="preserve"> ADDIN EN.CITE.DATA </w:instrText>
      </w:r>
      <w:r w:rsidR="0067348A">
        <w:fldChar w:fldCharType="end"/>
      </w:r>
      <w:r w:rsidRPr="001B0BB4">
        <w:fldChar w:fldCharType="separate"/>
      </w:r>
      <w:r w:rsidR="00EC644D" w:rsidRPr="00EC644D">
        <w:rPr>
          <w:noProof/>
          <w:vertAlign w:val="superscript"/>
        </w:rPr>
        <w:t>6</w:t>
      </w:r>
      <w:r w:rsidRPr="001B0BB4">
        <w:fldChar w:fldCharType="end"/>
      </w:r>
      <w:r w:rsidRPr="001B0BB4">
        <w:t xml:space="preserve"> mmHg unless patients are symptomatic;</w:t>
      </w:r>
    </w:p>
    <w:p w14:paraId="2B897074" w14:textId="77777777" w:rsidR="00FB51E3" w:rsidRDefault="00AF1D51" w:rsidP="00421B63">
      <w:pPr>
        <w:pStyle w:val="ListParagraph"/>
        <w:numPr>
          <w:ilvl w:val="2"/>
          <w:numId w:val="28"/>
        </w:numPr>
      </w:pPr>
      <w:r w:rsidRPr="001B0BB4">
        <w:t>Older patients with DMD may tolerate blood pressures &lt; 90/50 mmHg and</w:t>
      </w:r>
      <w:r w:rsidR="00A6003E" w:rsidRPr="001B0BB4">
        <w:t xml:space="preserve"> individualized BP goals should be developed </w:t>
      </w:r>
      <w:r w:rsidRPr="001B0BB4">
        <w:t>at the discretion of the cardiologist with appropriate monitoring</w:t>
      </w:r>
    </w:p>
    <w:p w14:paraId="43BDDD50" w14:textId="52ABDD25" w:rsidR="00AF1D51" w:rsidRPr="001B0BB4" w:rsidRDefault="00AF1D51" w:rsidP="00FB51E3">
      <w:pPr>
        <w:pStyle w:val="ListParagraph"/>
        <w:numPr>
          <w:ilvl w:val="1"/>
          <w:numId w:val="28"/>
        </w:numPr>
      </w:pPr>
      <w:r w:rsidRPr="001B0BB4">
        <w:t xml:space="preserve">A home blood pressure cuff can be a useful adjunct for </w:t>
      </w:r>
      <w:r w:rsidR="00B96840" w:rsidRPr="001B0BB4">
        <w:t>patients with borderline BP or history of symptomatic hypotension.</w:t>
      </w:r>
    </w:p>
    <w:p w14:paraId="2FB493CA" w14:textId="77777777" w:rsidR="00AF1D51" w:rsidRPr="001B0BB4" w:rsidRDefault="00AF1D51" w:rsidP="00421B63"/>
    <w:p w14:paraId="0DBF544D" w14:textId="77777777" w:rsidR="00D20A15" w:rsidRPr="001B0BB4" w:rsidRDefault="00D20A15" w:rsidP="00421B63"/>
    <w:p w14:paraId="43F50D6C" w14:textId="77777777" w:rsidR="00D20A15" w:rsidRPr="001B0BB4" w:rsidRDefault="00D20A15" w:rsidP="00421B63"/>
    <w:p w14:paraId="0D5A21FE" w14:textId="77777777" w:rsidR="00E16D3D" w:rsidRPr="001B0BB4" w:rsidRDefault="00E16D3D" w:rsidP="00421B63"/>
    <w:p w14:paraId="55D6BD27" w14:textId="77777777" w:rsidR="00E16D3D" w:rsidRPr="001B0BB4" w:rsidRDefault="00E16D3D" w:rsidP="00421B63"/>
    <w:p w14:paraId="2A235DA2" w14:textId="77777777" w:rsidR="00E16D3D" w:rsidRPr="001B0BB4" w:rsidRDefault="00E16D3D" w:rsidP="00421B63"/>
    <w:p w14:paraId="29CBC8E0" w14:textId="77777777" w:rsidR="00E16D3D" w:rsidRPr="001B0BB4" w:rsidRDefault="00E16D3D" w:rsidP="00421B63"/>
    <w:p w14:paraId="09E5F59F" w14:textId="77777777" w:rsidR="00E16D3D" w:rsidRPr="001B0BB4" w:rsidRDefault="00E16D3D" w:rsidP="00421B63"/>
    <w:p w14:paraId="560C89BC" w14:textId="77777777" w:rsidR="00E16D3D" w:rsidRPr="001B0BB4" w:rsidRDefault="00E16D3D" w:rsidP="00421B63"/>
    <w:p w14:paraId="3A0CDB3F" w14:textId="77777777" w:rsidR="00E16D3D" w:rsidRPr="001B0BB4" w:rsidRDefault="00E16D3D" w:rsidP="00421B63"/>
    <w:p w14:paraId="1A43D396" w14:textId="77777777" w:rsidR="00E16D3D" w:rsidRPr="001B0BB4" w:rsidRDefault="00E16D3D" w:rsidP="00421B63"/>
    <w:p w14:paraId="3718D0D9" w14:textId="77777777" w:rsidR="00E16D3D" w:rsidRPr="001B0BB4" w:rsidRDefault="00E16D3D" w:rsidP="00421B63"/>
    <w:p w14:paraId="4E10E6E1" w14:textId="77777777" w:rsidR="00E16D3D" w:rsidRPr="001B0BB4" w:rsidRDefault="00E16D3D" w:rsidP="00421B63"/>
    <w:p w14:paraId="79761B9A" w14:textId="77777777" w:rsidR="00E16D3D" w:rsidRPr="001B0BB4" w:rsidRDefault="00E16D3D" w:rsidP="00421B63"/>
    <w:p w14:paraId="430DE94B" w14:textId="77777777" w:rsidR="00E16D3D" w:rsidRPr="001B0BB4" w:rsidRDefault="00E16D3D" w:rsidP="00421B63"/>
    <w:p w14:paraId="07BBAFF3" w14:textId="77777777" w:rsidR="00E16D3D" w:rsidRPr="001B0BB4" w:rsidRDefault="00E16D3D" w:rsidP="00421B63"/>
    <w:p w14:paraId="4659BE9D" w14:textId="77777777" w:rsidR="00E16D3D" w:rsidRPr="001B0BB4" w:rsidRDefault="00E16D3D" w:rsidP="00421B63"/>
    <w:p w14:paraId="7BF275DB" w14:textId="77777777" w:rsidR="00E16D3D" w:rsidRPr="001B0BB4" w:rsidRDefault="00E16D3D" w:rsidP="00421B63"/>
    <w:p w14:paraId="1FA0572F" w14:textId="77777777" w:rsidR="00E16D3D" w:rsidRPr="001B0BB4" w:rsidRDefault="00E16D3D" w:rsidP="00421B63"/>
    <w:p w14:paraId="653D6D08" w14:textId="77777777" w:rsidR="00E16D3D" w:rsidRPr="001B0BB4" w:rsidRDefault="00E16D3D" w:rsidP="00421B63"/>
    <w:p w14:paraId="008CA646" w14:textId="77777777" w:rsidR="00E16D3D" w:rsidRPr="001B0BB4" w:rsidRDefault="00E16D3D" w:rsidP="00421B63"/>
    <w:p w14:paraId="2ED38128" w14:textId="77777777" w:rsidR="00E16D3D" w:rsidRPr="001B0BB4" w:rsidRDefault="00E16D3D" w:rsidP="00421B63"/>
    <w:p w14:paraId="030E9814" w14:textId="77777777" w:rsidR="00E16D3D" w:rsidRPr="001B0BB4" w:rsidRDefault="00E16D3D" w:rsidP="00421B63"/>
    <w:p w14:paraId="61ECED40" w14:textId="77777777" w:rsidR="00E16D3D" w:rsidRPr="001B0BB4" w:rsidRDefault="00E16D3D" w:rsidP="00421B63"/>
    <w:p w14:paraId="5956985D" w14:textId="77777777" w:rsidR="00E16D3D" w:rsidRPr="001B0BB4" w:rsidRDefault="00E16D3D" w:rsidP="00421B63"/>
    <w:p w14:paraId="6A20145B" w14:textId="77777777" w:rsidR="00E16D3D" w:rsidRPr="001B0BB4" w:rsidRDefault="00E16D3D" w:rsidP="00421B63"/>
    <w:p w14:paraId="6BB9C877" w14:textId="77777777" w:rsidR="00E16D3D" w:rsidRPr="001B0BB4" w:rsidRDefault="00E16D3D" w:rsidP="00421B63"/>
    <w:p w14:paraId="514C5C2A" w14:textId="77777777" w:rsidR="00E16D3D" w:rsidRPr="001B0BB4" w:rsidRDefault="00E16D3D" w:rsidP="00421B63"/>
    <w:p w14:paraId="7978967D" w14:textId="77777777" w:rsidR="00E16D3D" w:rsidRPr="001B0BB4" w:rsidRDefault="00E16D3D" w:rsidP="00421B63"/>
    <w:p w14:paraId="22323472" w14:textId="77777777" w:rsidR="00E16D3D" w:rsidRPr="001B0BB4" w:rsidRDefault="00E16D3D" w:rsidP="00421B63"/>
    <w:p w14:paraId="7B12B6C7" w14:textId="77777777" w:rsidR="00E16D3D" w:rsidRPr="001B0BB4" w:rsidRDefault="00E16D3D" w:rsidP="00421B63"/>
    <w:p w14:paraId="17FAE76F" w14:textId="77777777" w:rsidR="00E16D3D" w:rsidRPr="001B0BB4" w:rsidRDefault="00E16D3D" w:rsidP="00421B63"/>
    <w:p w14:paraId="0F8D399C" w14:textId="77777777" w:rsidR="00E16D3D" w:rsidRPr="001B0BB4" w:rsidRDefault="00E16D3D" w:rsidP="00421B63"/>
    <w:p w14:paraId="37E7D690" w14:textId="77777777" w:rsidR="00E16D3D" w:rsidRPr="001B0BB4" w:rsidRDefault="00E16D3D" w:rsidP="00421B63"/>
    <w:p w14:paraId="541F1154" w14:textId="77777777" w:rsidR="00E16D3D" w:rsidRPr="001B0BB4" w:rsidRDefault="00E16D3D" w:rsidP="00421B63"/>
    <w:p w14:paraId="46E89423" w14:textId="77777777" w:rsidR="00E16D3D" w:rsidRPr="001B0BB4" w:rsidRDefault="00E16D3D" w:rsidP="00421B63"/>
    <w:p w14:paraId="6387EDA3" w14:textId="77777777" w:rsidR="00E16D3D" w:rsidRPr="001B0BB4" w:rsidRDefault="00E16D3D" w:rsidP="00421B63"/>
    <w:p w14:paraId="70B467C5" w14:textId="77777777" w:rsidR="00E16D3D" w:rsidRPr="001B0BB4" w:rsidRDefault="00E16D3D" w:rsidP="00421B63"/>
    <w:p w14:paraId="53FDDD70" w14:textId="77777777" w:rsidR="00E16D3D" w:rsidRPr="001B0BB4" w:rsidRDefault="00E16D3D" w:rsidP="00421B63"/>
    <w:p w14:paraId="4D24E8AE" w14:textId="77777777" w:rsidR="00E16D3D" w:rsidRPr="001B0BB4" w:rsidRDefault="00E16D3D" w:rsidP="00421B63"/>
    <w:p w14:paraId="1BFF30A2" w14:textId="77777777" w:rsidR="00E16D3D" w:rsidRPr="001B0BB4" w:rsidRDefault="00E16D3D" w:rsidP="00421B63"/>
    <w:p w14:paraId="27F96D07" w14:textId="77777777" w:rsidR="00E16D3D" w:rsidRPr="001B0BB4" w:rsidRDefault="00E16D3D" w:rsidP="00421B63"/>
    <w:p w14:paraId="26D86589" w14:textId="77777777" w:rsidR="00E16D3D" w:rsidRPr="001B0BB4" w:rsidRDefault="00E16D3D" w:rsidP="00421B63"/>
    <w:p w14:paraId="56BBF0E4" w14:textId="77777777" w:rsidR="00E16D3D" w:rsidRPr="001B0BB4" w:rsidRDefault="00E16D3D" w:rsidP="00421B63"/>
    <w:p w14:paraId="0315368B" w14:textId="77777777" w:rsidR="00E16D3D" w:rsidRPr="001B0BB4" w:rsidRDefault="00E16D3D" w:rsidP="00421B63"/>
    <w:p w14:paraId="5FDA328F" w14:textId="77777777" w:rsidR="00E16D3D" w:rsidRPr="001B0BB4" w:rsidRDefault="00E16D3D" w:rsidP="00421B63"/>
    <w:p w14:paraId="56D40500" w14:textId="423E7DCA" w:rsidR="00D20A15" w:rsidRPr="001B0BB4" w:rsidRDefault="00664200" w:rsidP="00421B63">
      <w:r>
        <w:lastRenderedPageBreak/>
        <w:br/>
      </w:r>
      <w:r w:rsidR="000F3D1D" w:rsidRPr="001B0BB4">
        <w:t>REFERENCES</w:t>
      </w:r>
    </w:p>
    <w:p w14:paraId="21A62D9C" w14:textId="329D47B0" w:rsidR="000F3D1D" w:rsidRPr="001B0BB4" w:rsidRDefault="000F3D1D" w:rsidP="00421B63">
      <w:r w:rsidRPr="001B0BB4">
        <w:t xml:space="preserve"> </w:t>
      </w:r>
    </w:p>
    <w:p w14:paraId="5593D28C" w14:textId="77777777" w:rsidR="0067348A" w:rsidRPr="0067348A" w:rsidRDefault="004A549E" w:rsidP="0067348A">
      <w:pPr>
        <w:pStyle w:val="EndNoteBibliography"/>
        <w:spacing w:after="0"/>
      </w:pPr>
      <w:r w:rsidRPr="001B0BB4">
        <w:rPr>
          <w:rFonts w:ascii="Arial" w:hAnsi="Arial" w:cs="Arial"/>
          <w:sz w:val="20"/>
          <w:szCs w:val="20"/>
        </w:rPr>
        <w:fldChar w:fldCharType="begin"/>
      </w:r>
      <w:r w:rsidRPr="00A54F0D">
        <w:rPr>
          <w:rFonts w:ascii="Arial" w:hAnsi="Arial" w:cs="Arial"/>
          <w:sz w:val="20"/>
          <w:szCs w:val="20"/>
        </w:rPr>
        <w:instrText xml:space="preserve"> ADDIN EN.REFLIST </w:instrText>
      </w:r>
      <w:r w:rsidRPr="001B0BB4">
        <w:rPr>
          <w:rFonts w:ascii="Arial" w:hAnsi="Arial" w:cs="Arial"/>
          <w:sz w:val="20"/>
          <w:szCs w:val="20"/>
        </w:rPr>
        <w:fldChar w:fldCharType="separate"/>
      </w:r>
      <w:r w:rsidR="0067348A" w:rsidRPr="0067348A">
        <w:t>1.</w:t>
      </w:r>
      <w:r w:rsidR="0067348A" w:rsidRPr="0067348A">
        <w:tab/>
        <w:t xml:space="preserve">Birnkrant DJ, Bushby K, Bann CM, Alman BA, Apkon SD, Blackwell A, Case LE, Cripe L, Hadjiyannakis S, Olson AK, Sheehan DW, Bolen J, Weber DR, Ward LM and Group DMDCCW. Diagnosis and management of Duchenne muscular dystrophy, part 2: respiratory, cardiac, bone health, and orthopaedic management. </w:t>
      </w:r>
      <w:r w:rsidR="0067348A" w:rsidRPr="0067348A">
        <w:rPr>
          <w:i/>
        </w:rPr>
        <w:t>Lancet Neurol</w:t>
      </w:r>
      <w:r w:rsidR="0067348A" w:rsidRPr="0067348A">
        <w:t>. 2018;17:347-361.</w:t>
      </w:r>
    </w:p>
    <w:p w14:paraId="5E4FE852" w14:textId="77777777" w:rsidR="0067348A" w:rsidRPr="0067348A" w:rsidRDefault="0067348A" w:rsidP="0067348A">
      <w:pPr>
        <w:pStyle w:val="EndNoteBibliography"/>
        <w:spacing w:after="0"/>
      </w:pPr>
      <w:r w:rsidRPr="0067348A">
        <w:t>2.</w:t>
      </w:r>
      <w:r w:rsidRPr="0067348A">
        <w:tab/>
        <w:t xml:space="preserve">Feingold B, Mahle WT, Auerbach S, Clemens P, Domenighetti AA, Jefferies JL, Judge DP, Lal AK, Markham LW, Parks WJ, Tsuda T, Wang PJ, Yoo SJ, American Heart Association Pediatric Heart Failure Committee of the Council on Cardiovascular Disease in the Y, Council on Clinical C, Council on Cardiovascular R, Intervention, Council on Functional G, Translational B and Stroke C. Management of Cardiac Involvement Associated With Neuromuscular Diseases: A Scientific Statement From the American Heart Association. </w:t>
      </w:r>
      <w:r w:rsidRPr="0067348A">
        <w:rPr>
          <w:i/>
        </w:rPr>
        <w:t>Circulation</w:t>
      </w:r>
      <w:r w:rsidRPr="0067348A">
        <w:t>. 2017;136:e200-e231.</w:t>
      </w:r>
    </w:p>
    <w:p w14:paraId="5E073A4D" w14:textId="77777777" w:rsidR="0067348A" w:rsidRPr="0067348A" w:rsidRDefault="0067348A" w:rsidP="0067348A">
      <w:pPr>
        <w:pStyle w:val="EndNoteBibliography"/>
        <w:spacing w:after="0"/>
      </w:pPr>
      <w:r w:rsidRPr="0067348A">
        <w:t>3.</w:t>
      </w:r>
      <w:r w:rsidRPr="0067348A">
        <w:tab/>
        <w:t xml:space="preserve">Silva MC, Magalhaes TA, Meira ZM, Rassi CH, Andrade AC, Gutierrez PS, Azevedo CF, Gurgel-Giannetti J, Vainzof M, Zatz M, Kalil-Filho R and Rochitte CE. Myocardial Fibrosis Progression in Duchenne and Becker Muscular Dystrophy: A Randomized Clinical Trial. </w:t>
      </w:r>
      <w:r w:rsidRPr="0067348A">
        <w:rPr>
          <w:i/>
        </w:rPr>
        <w:t>JAMA cardiology</w:t>
      </w:r>
      <w:r w:rsidRPr="0067348A">
        <w:t>. 2017;2:190-199.</w:t>
      </w:r>
    </w:p>
    <w:p w14:paraId="2DEE59A1" w14:textId="77777777" w:rsidR="0067348A" w:rsidRPr="0067348A" w:rsidRDefault="0067348A" w:rsidP="0067348A">
      <w:pPr>
        <w:pStyle w:val="EndNoteBibliography"/>
        <w:spacing w:after="0"/>
      </w:pPr>
      <w:r w:rsidRPr="0067348A">
        <w:t>4.</w:t>
      </w:r>
      <w:r w:rsidRPr="0067348A">
        <w:tab/>
        <w:t xml:space="preserve">Porcher R, Desguerre I, Amthor H, Chabrol B, Audic F, Rivier F, Isapof A, Tiffreau V, Campana-Salort E, Leturcq F, Tuffery-Giraud S, Ben Yaou R, Annane D, Amedro P, Barnerias C, Becane HM, Behin A, Bonnet D, Bassez G, Cossee M, de La Villeon G, Delcourte C, Fayssoil A, Fontaine B, Godart F, Guillaumont S, Jaillette E, Laforet P, Leonard-Louis S, Lofaso F, Mayer M, Morales RJ, Meune C, Orlikowski D, Ovaert C, Prigent H, Saadi M, Sochala M, Tard C, Vaksmann G, Walther-Louvier U, Eymard B, Stojkovic T, Ravaud P, Duboc D and Wahbi K. Association between prophylactic angiotensin-converting enzyme inhibitors and overall survival in Duchenne muscular dystrophy-analysis of registry data. </w:t>
      </w:r>
      <w:r w:rsidRPr="0067348A">
        <w:rPr>
          <w:i/>
        </w:rPr>
        <w:t>Eur Heart J</w:t>
      </w:r>
      <w:r w:rsidRPr="0067348A">
        <w:t>. 2021.</w:t>
      </w:r>
    </w:p>
    <w:p w14:paraId="0918F4A6" w14:textId="77777777" w:rsidR="0067348A" w:rsidRPr="0067348A" w:rsidRDefault="0067348A" w:rsidP="0067348A">
      <w:pPr>
        <w:pStyle w:val="EndNoteBibliography"/>
        <w:spacing w:after="0"/>
      </w:pPr>
      <w:r w:rsidRPr="0067348A">
        <w:t>5.</w:t>
      </w:r>
      <w:r w:rsidRPr="0067348A">
        <w:tab/>
        <w:t xml:space="preserve">Hor KN, Taylor MD, Al-Khalidi HR, Cripe LH, Raman SV, Jefferies JL, O'Donnell R, Benson DW and Mazur W. Prevalence and distribution of late gadolinium enhancement in a large population of patients with Duchenne muscular dystrophy: effect of age and left ventricular systolic function. </w:t>
      </w:r>
      <w:r w:rsidRPr="0067348A">
        <w:rPr>
          <w:i/>
        </w:rPr>
        <w:t>J Cardiovasc Magn Reson</w:t>
      </w:r>
      <w:r w:rsidRPr="0067348A">
        <w:t>. 2013;15:107.</w:t>
      </w:r>
    </w:p>
    <w:p w14:paraId="0A15A464" w14:textId="77777777" w:rsidR="0067348A" w:rsidRPr="0067348A" w:rsidRDefault="0067348A" w:rsidP="0067348A">
      <w:pPr>
        <w:pStyle w:val="EndNoteBibliography"/>
        <w:spacing w:after="0"/>
      </w:pPr>
      <w:r w:rsidRPr="0067348A">
        <w:t>6.</w:t>
      </w:r>
      <w:r w:rsidRPr="0067348A">
        <w:tab/>
        <w:t xml:space="preserve">Kleinman ME, Chameides L, Schexnayder SM, Samson RA, Hazinski MF, Atkins DL, Berg MD, de Caen AR, Fink EL, Freid EB, Hickey RW, Marino BS, Nadkarni VM, Proctor LT, Qureshi FA, Sartorelli K, Topjian A, van der Jagt EW and Zaritsky AL. Part 14: pediatric advanced life support: 2010 American Heart Association Guidelines for Cardiopulmonary Resuscitation and Emergency Cardiovascular Care. </w:t>
      </w:r>
      <w:r w:rsidRPr="0067348A">
        <w:rPr>
          <w:i/>
        </w:rPr>
        <w:t>Circulation</w:t>
      </w:r>
      <w:r w:rsidRPr="0067348A">
        <w:t>. 2010;122:S876-908.</w:t>
      </w:r>
    </w:p>
    <w:p w14:paraId="39C1A0C6" w14:textId="77777777" w:rsidR="0067348A" w:rsidRPr="0067348A" w:rsidRDefault="0067348A" w:rsidP="0067348A">
      <w:pPr>
        <w:pStyle w:val="EndNoteBibliography"/>
        <w:spacing w:after="0"/>
      </w:pPr>
      <w:r w:rsidRPr="0067348A">
        <w:t>7.</w:t>
      </w:r>
      <w:r w:rsidRPr="0067348A">
        <w:tab/>
        <w:t xml:space="preserve">Flynn JT, Kaelber DC, Baker-Smith CM, Blowey D, Carroll AE, Daniels SR, de Ferranti SD, Dionne JM, Falkner B, Flinn SK, Gidding SS, Goodwin C, Leu MG, Powers ME, Rea C, Samuels J, Simasek M, Thaker VV, Urbina EM, Subcommittee On S and Management Of High Blood Pressure In C. Clinical Practice Guideline for Screening and Management of High Blood Pressure in Children and Adolescents. </w:t>
      </w:r>
      <w:r w:rsidRPr="0067348A">
        <w:rPr>
          <w:i/>
        </w:rPr>
        <w:t>Pediatrics</w:t>
      </w:r>
      <w:r w:rsidRPr="0067348A">
        <w:t>. 2017;140:e20171904.</w:t>
      </w:r>
    </w:p>
    <w:p w14:paraId="36DCCE49" w14:textId="77777777" w:rsidR="0067348A" w:rsidRPr="0067348A" w:rsidRDefault="0067348A" w:rsidP="0067348A">
      <w:pPr>
        <w:pStyle w:val="EndNoteBibliography"/>
        <w:spacing w:after="0"/>
      </w:pPr>
      <w:r w:rsidRPr="0067348A">
        <w:t>8.</w:t>
      </w:r>
      <w:r w:rsidRPr="0067348A">
        <w:tab/>
        <w:t xml:space="preserve">Brann A, Janvanishstaporn S and Greenberg B. Association of Prior Left Ventricular Ejection Fraction With Clinical Outcomes in Patients With Heart Failure With Midrange Ejection Fraction. </w:t>
      </w:r>
      <w:r w:rsidRPr="0067348A">
        <w:rPr>
          <w:i/>
        </w:rPr>
        <w:t>JAMA cardiology</w:t>
      </w:r>
      <w:r w:rsidRPr="0067348A">
        <w:t>. 2020.</w:t>
      </w:r>
    </w:p>
    <w:p w14:paraId="32C88FB9" w14:textId="77777777" w:rsidR="0067348A" w:rsidRPr="0067348A" w:rsidRDefault="0067348A" w:rsidP="0067348A">
      <w:pPr>
        <w:pStyle w:val="EndNoteBibliography"/>
        <w:spacing w:after="0"/>
      </w:pPr>
      <w:r w:rsidRPr="0067348A">
        <w:t>9.</w:t>
      </w:r>
      <w:r w:rsidRPr="0067348A">
        <w:tab/>
        <w:t xml:space="preserve">Thomas TO, Jefferies JL, Lorts A, Anderson JB, Gao Z, Benson DW, Hor KN, Cripe LH and Urbina EM. Autonomic dysfunction: a driving force for myocardial fibrosis in young Duchenne muscular dystrophy patients? </w:t>
      </w:r>
      <w:r w:rsidRPr="0067348A">
        <w:rPr>
          <w:i/>
        </w:rPr>
        <w:t>Pediatr Cardiol</w:t>
      </w:r>
      <w:r w:rsidRPr="0067348A">
        <w:t>. 2015;36:561-8.</w:t>
      </w:r>
    </w:p>
    <w:p w14:paraId="6A9CCC5F" w14:textId="77777777" w:rsidR="0067348A" w:rsidRPr="0067348A" w:rsidRDefault="0067348A" w:rsidP="0067348A">
      <w:pPr>
        <w:pStyle w:val="EndNoteBibliography"/>
        <w:spacing w:after="0"/>
      </w:pPr>
      <w:r w:rsidRPr="0067348A">
        <w:t>10.</w:t>
      </w:r>
      <w:r w:rsidRPr="0067348A">
        <w:tab/>
        <w:t xml:space="preserve">Thomas TO, Morgan TM, Burnette WB and Markham LW. Correlation of heart rate and cardiac dysfunction in Duchenne muscular dystrophy. </w:t>
      </w:r>
      <w:r w:rsidRPr="0067348A">
        <w:rPr>
          <w:i/>
        </w:rPr>
        <w:t>Pediatr Cardiol</w:t>
      </w:r>
      <w:r w:rsidRPr="0067348A">
        <w:t>. 2012;33:1175-9.</w:t>
      </w:r>
    </w:p>
    <w:p w14:paraId="2B899C7C" w14:textId="77777777" w:rsidR="0067348A" w:rsidRPr="009E7D99" w:rsidRDefault="0067348A" w:rsidP="0067348A">
      <w:pPr>
        <w:pStyle w:val="EndNoteBibliography"/>
        <w:spacing w:after="0"/>
        <w:rPr>
          <w:lang w:val="de-DE"/>
        </w:rPr>
      </w:pPr>
      <w:r w:rsidRPr="0067348A">
        <w:t>11.</w:t>
      </w:r>
      <w:r w:rsidRPr="0067348A">
        <w:tab/>
        <w:t xml:space="preserve">Saarel EV, Granger S, Kaltman JR, Minich LL, Tristani-Firouzi M, Kim JJ, Ash K, Tsao SS, Berul CI, Stephenson EA, Gamboa DG, Trachtenberg F, Fischbach P, Vetter VL, Czosek RJ, Johnson TR, Salerno JC, Cain NB, Pass RH, Zeltser I, Silver ES, Kovach JR, Alexander ME and Pediatric Heart Network I. Electrocardiograms in Healthy North American Children in the Digital Age. </w:t>
      </w:r>
      <w:r w:rsidRPr="009E7D99">
        <w:rPr>
          <w:i/>
          <w:lang w:val="de-DE"/>
        </w:rPr>
        <w:t>Circ Arrhythm Electrophysiol</w:t>
      </w:r>
      <w:r w:rsidRPr="009E7D99">
        <w:rPr>
          <w:lang w:val="de-DE"/>
        </w:rPr>
        <w:t>. 2018;11:e005808.</w:t>
      </w:r>
    </w:p>
    <w:p w14:paraId="48BE23D0" w14:textId="77777777" w:rsidR="0067348A" w:rsidRPr="0067348A" w:rsidRDefault="0067348A" w:rsidP="0067348A">
      <w:pPr>
        <w:pStyle w:val="EndNoteBibliography"/>
        <w:spacing w:after="0"/>
      </w:pPr>
      <w:r w:rsidRPr="009E7D99">
        <w:rPr>
          <w:lang w:val="de-DE"/>
        </w:rPr>
        <w:lastRenderedPageBreak/>
        <w:t>12.</w:t>
      </w:r>
      <w:r w:rsidRPr="009E7D99">
        <w:rPr>
          <w:lang w:val="de-DE"/>
        </w:rPr>
        <w:tab/>
        <w:t xml:space="preserve">Rijnbeek PR, Witsenburg M, Schrama E, Hess J and Kors JA. </w:t>
      </w:r>
      <w:r w:rsidRPr="0067348A">
        <w:t xml:space="preserve">New normal limits for the paediatric electrocardiogram. </w:t>
      </w:r>
      <w:r w:rsidRPr="0067348A">
        <w:rPr>
          <w:i/>
        </w:rPr>
        <w:t>Eur Heart J</w:t>
      </w:r>
      <w:r w:rsidRPr="0067348A">
        <w:t>. 2001;22:702-11.</w:t>
      </w:r>
    </w:p>
    <w:p w14:paraId="5AFC8E0E" w14:textId="77777777" w:rsidR="0067348A" w:rsidRPr="0067348A" w:rsidRDefault="0067348A" w:rsidP="0067348A">
      <w:pPr>
        <w:pStyle w:val="EndNoteBibliography"/>
        <w:spacing w:after="0"/>
      </w:pPr>
      <w:r w:rsidRPr="0067348A">
        <w:t>13.</w:t>
      </w:r>
      <w:r w:rsidRPr="0067348A">
        <w:tab/>
        <w:t xml:space="preserve">Raman SV, Hor KN, Mazur W, Halnon NJ, Kissel JT, He X, Tran T, Smart S, McCarthy B, Taylor MD, Jefferies JL, Rafael-Fortney JA, Lowe J, Roble SL and Cripe LH. Eplerenone for early cardiomyopathy in Duchenne muscular dystrophy: a randomised, double-blind, placebo-controlled trial. </w:t>
      </w:r>
      <w:r w:rsidRPr="0067348A">
        <w:rPr>
          <w:i/>
        </w:rPr>
        <w:t>The Lancet Neurology</w:t>
      </w:r>
      <w:r w:rsidRPr="0067348A">
        <w:t>. 2015;14:153-61.</w:t>
      </w:r>
    </w:p>
    <w:p w14:paraId="59731C74" w14:textId="77777777" w:rsidR="0067348A" w:rsidRPr="0067348A" w:rsidRDefault="0067348A" w:rsidP="0067348A">
      <w:pPr>
        <w:pStyle w:val="EndNoteBibliography"/>
        <w:spacing w:after="0"/>
      </w:pPr>
      <w:r w:rsidRPr="0067348A">
        <w:t>14.</w:t>
      </w:r>
      <w:r w:rsidRPr="0067348A">
        <w:tab/>
        <w:t xml:space="preserve">Siddiqui S, Alsaied T, Henson SE, Gandhi J, Patel P, Khoury P, Villa C, Ryan TD, Wittekind SG, Lang SM and Taylor MD. Left Ventricular Magnetic Resonance Imaging Strain Predicts the Onset of Duchenne Muscular Dystrophy-Associated Cardiomyopathy. </w:t>
      </w:r>
      <w:r w:rsidRPr="0067348A">
        <w:rPr>
          <w:i/>
        </w:rPr>
        <w:t>Circ Cardiovasc Imaging</w:t>
      </w:r>
      <w:r w:rsidRPr="0067348A">
        <w:t>. 2020;13:e011526.</w:t>
      </w:r>
    </w:p>
    <w:p w14:paraId="690E0082" w14:textId="77777777" w:rsidR="0067348A" w:rsidRPr="0067348A" w:rsidRDefault="0067348A" w:rsidP="0067348A">
      <w:pPr>
        <w:pStyle w:val="EndNoteBibliography"/>
        <w:spacing w:after="0"/>
      </w:pPr>
      <w:r w:rsidRPr="0067348A">
        <w:t>15.</w:t>
      </w:r>
      <w:r w:rsidRPr="0067348A">
        <w:tab/>
        <w:t xml:space="preserve">Tandon A, Villa CR, Hor KN, Jefferies JL, Gao Z, Towbin JA, Wong BL, Mazur W, Fleck RJ, Sticka JJ, Benson DW and Taylor MD. Myocardial fibrosis burden predicts left ventricular ejection fraction and is associated with age and steroid treatment duration in duchenne muscular dystrophy. </w:t>
      </w:r>
      <w:r w:rsidRPr="0067348A">
        <w:rPr>
          <w:i/>
        </w:rPr>
        <w:t>J Am Heart Assoc</w:t>
      </w:r>
      <w:r w:rsidRPr="0067348A">
        <w:t>. 2015;4:e001338-.</w:t>
      </w:r>
    </w:p>
    <w:p w14:paraId="291044BF" w14:textId="77777777" w:rsidR="0067348A" w:rsidRPr="0067348A" w:rsidRDefault="0067348A" w:rsidP="0067348A">
      <w:pPr>
        <w:pStyle w:val="EndNoteBibliography"/>
        <w:spacing w:after="0"/>
      </w:pPr>
      <w:r w:rsidRPr="0067348A">
        <w:t>16.</w:t>
      </w:r>
      <w:r w:rsidRPr="0067348A">
        <w:tab/>
        <w:t xml:space="preserve">Raman SV, Hor KN, Mazur W, Cardona A, He X, Halnon N, Markham L, Soslow JH, Puchalski MD, Auerbach SR, Truong U, Smart S, McCarthy B, Saeed IM, Statland JM, Kissel JT and Cripe LH. Stabilization of Early Duchenne Cardiomyopathy With Aldosterone Inhibition: Results of the Multicenter AIDMD Trial. </w:t>
      </w:r>
      <w:r w:rsidRPr="0067348A">
        <w:rPr>
          <w:i/>
        </w:rPr>
        <w:t>J Am Heart Assoc</w:t>
      </w:r>
      <w:r w:rsidRPr="0067348A">
        <w:t>. 2019;8:e013501.</w:t>
      </w:r>
    </w:p>
    <w:p w14:paraId="4AF70AE5" w14:textId="77777777" w:rsidR="0067348A" w:rsidRPr="0067348A" w:rsidRDefault="0067348A" w:rsidP="0067348A">
      <w:pPr>
        <w:pStyle w:val="EndNoteBibliography"/>
        <w:spacing w:after="0"/>
      </w:pPr>
      <w:r w:rsidRPr="0067348A">
        <w:t>17.</w:t>
      </w:r>
      <w:r w:rsidRPr="0067348A">
        <w:tab/>
        <w:t xml:space="preserve">Writing C, Maddox TM, Januzzi JL, Jr., Allen LA, Breathett K, Butler J, Davis LL, Fonarow GC, Ibrahim NE, Lindenfeld J, Masoudi FA, Motiwala SR, Oliveros E, Patterson JH, Walsh MN, Wasserman A, Yancy CW and Youmans QR. 2021 Update to the 2017 ACC Expert Consensus Decision Pathway for Optimization of Heart Failure Treatment: Answers to 10 Pivotal Issues About Heart Failure With Reduced Ejection Fraction: A Report of the American College of Cardiology Solution Set Oversight Committee. </w:t>
      </w:r>
      <w:r w:rsidRPr="0067348A">
        <w:rPr>
          <w:i/>
        </w:rPr>
        <w:t>J Am Coll Cardiol</w:t>
      </w:r>
      <w:r w:rsidRPr="0067348A">
        <w:t>. 2021;77:772-810.</w:t>
      </w:r>
    </w:p>
    <w:p w14:paraId="7C420D06" w14:textId="77777777" w:rsidR="0067348A" w:rsidRPr="0067348A" w:rsidRDefault="0067348A" w:rsidP="0067348A">
      <w:pPr>
        <w:pStyle w:val="EndNoteBibliography"/>
      </w:pPr>
      <w:r w:rsidRPr="0067348A">
        <w:t>18.</w:t>
      </w:r>
      <w:r w:rsidRPr="0067348A">
        <w:tab/>
        <w:t xml:space="preserve">Authors/Task Force M, McDonagh TA, Metra M, Adamo M, Gardner RS, Baumbach A, Bohm M, Burri H, Butler J, Celutkiene J, Chioncel O, Cleland JGF, Coats AJS, Crespo-Leiro MG, Farmakis D, Gilard M, Heymans S, Hoes AW, Jaarsma T, Jankowska EA, Lainscak M, Lam CSP, Lyon AR, McMurray JJV, Mebazaa A, Mindham R, Muneretto C, Francesco Piepoli M, Price S, Rosano GMC, Ruschitzka F, Kathrine Skibelund A and Group ESCSD. 2021 ESC Guidelines for the diagnosis and treatment of acute and chronic heart failure: Developed by the Task Force for the diagnosis and treatment of acute and chronic heart failure of the European Society of Cardiology (ESC). With the special contribution of the Heart Failure Association (HFA) of the ESC. </w:t>
      </w:r>
      <w:r w:rsidRPr="0067348A">
        <w:rPr>
          <w:i/>
        </w:rPr>
        <w:t>Eur J Heart Fail</w:t>
      </w:r>
      <w:r w:rsidRPr="0067348A">
        <w:t>. 2022;24:4-131.</w:t>
      </w:r>
    </w:p>
    <w:p w14:paraId="3CBC521E" w14:textId="2B9B6717" w:rsidR="00B17807" w:rsidRPr="001B0BB4" w:rsidRDefault="004A549E" w:rsidP="00421B63">
      <w:r w:rsidRPr="001B0BB4">
        <w:fldChar w:fldCharType="end"/>
      </w:r>
    </w:p>
    <w:p w14:paraId="1FA71BD9" w14:textId="77777777" w:rsidR="00256B45" w:rsidRPr="001B0BB4" w:rsidRDefault="00256B45" w:rsidP="00DE1A09">
      <w:pPr>
        <w:spacing w:after="240"/>
      </w:pPr>
      <w:r w:rsidRPr="001B0BB4">
        <w:t>CONTRIBUTING CENTERS</w:t>
      </w:r>
    </w:p>
    <w:p w14:paraId="55EEBEA3" w14:textId="0FFB9AF5" w:rsidR="00256B45" w:rsidRPr="001B0BB4" w:rsidRDefault="00BC54C7" w:rsidP="00421B63">
      <w:pPr>
        <w:rPr>
          <w:b/>
          <w:i/>
        </w:rPr>
      </w:pPr>
      <w:r w:rsidRPr="001B0BB4">
        <w:t>Cincinnati Children’s Hospital and Medical Center, Nationwide Children’s</w:t>
      </w:r>
      <w:r w:rsidR="0099745F" w:rsidRPr="001B0BB4">
        <w:t xml:space="preserve"> Hospital</w:t>
      </w:r>
      <w:r w:rsidRPr="001B0BB4">
        <w:t xml:space="preserve">, </w:t>
      </w:r>
      <w:r w:rsidR="0099745F" w:rsidRPr="001B0BB4">
        <w:t>Children’s Mercy</w:t>
      </w:r>
      <w:r w:rsidR="00631D60">
        <w:t xml:space="preserve"> Kansas City</w:t>
      </w:r>
      <w:r w:rsidR="0099745F" w:rsidRPr="001B0BB4">
        <w:t>, Children’s Hospital of Philadelphia, Children’s Hospital at Montefiore, Monroe Carell Jr. Children’s Hospital at Vanderbilt, Stollery Children’s Hospital, C.S. Mott Children’s Hospital, Primary Children’s Hospital, Parent Project Muscular Dystrophy, Stanford Children’s Health and Lucile Packard Children’s Hospital, University of Colorado Denver –Anschutz Medical Campus and Children’s Hospital of Colorado, Duke Children’s Hospital, Yale New Haven Children’s Hospital, Ann &amp; Robert H. Lurie Children’s Hospital</w:t>
      </w:r>
      <w:r w:rsidR="00AE2267">
        <w:t>, Boston Children’s Hospital</w:t>
      </w:r>
      <w:r w:rsidR="00450ACC">
        <w:t xml:space="preserve">, </w:t>
      </w:r>
      <w:r w:rsidR="00FD3BE5">
        <w:t xml:space="preserve">Riley Children’s Hospital, </w:t>
      </w:r>
      <w:r w:rsidR="00450ACC">
        <w:t>University of Florida Shands Children’s Hospital</w:t>
      </w:r>
      <w:r w:rsidR="00FD3BE5">
        <w:t xml:space="preserve">, Levine Children’s Hospital, Joe </w:t>
      </w:r>
      <w:r w:rsidR="00DE1A09">
        <w:t>DiMaggio</w:t>
      </w:r>
      <w:r w:rsidR="00FD3BE5">
        <w:t xml:space="preserve"> Children’s Hospital</w:t>
      </w:r>
      <w:r w:rsidR="008C6D87">
        <w:t>, Texas Children’s Hospital</w:t>
      </w:r>
      <w:r w:rsidR="00471355">
        <w:t xml:space="preserve">, Cleveland Clinic Children's, Le Bonheur Children's Hospital, St. Louis Children’s Hospital, Children’s Health Dallas/UT Southwestern, </w:t>
      </w:r>
      <w:r w:rsidR="00DE1A09">
        <w:t>UCLA Mattel Children's Hospital, Children’s Hospital of Richmond at VCU, Phoenix Children's Hospital, Morgan Stanley Children’s Hospital of New York Presbyterian</w:t>
      </w:r>
    </w:p>
    <w:p w14:paraId="0006FF71" w14:textId="77777777" w:rsidR="00337197" w:rsidRPr="001B0BB4" w:rsidRDefault="00337197" w:rsidP="00421B63"/>
    <w:p w14:paraId="4314500D" w14:textId="7DDCABFE" w:rsidR="00AC637F" w:rsidRPr="001B0BB4" w:rsidRDefault="00256B45" w:rsidP="00421B63">
      <w:r w:rsidRPr="001B0BB4">
        <w:rPr>
          <w:b/>
        </w:rPr>
        <w:t>Disclaimer:</w:t>
      </w:r>
      <w:r w:rsidRPr="001B0BB4">
        <w:t xml:space="preserve"> </w:t>
      </w:r>
      <w:r w:rsidR="00AC637F" w:rsidRPr="001B0BB4">
        <w:t xml:space="preserve">The ACTION network is focused on quality improvement efforts such as harmonizing best practice protocols, disseminating them among institutions, and helping centers to improve care practices at the local level. This protocol was developed as a </w:t>
      </w:r>
      <w:r w:rsidR="00AC637F" w:rsidRPr="001B0BB4">
        <w:lastRenderedPageBreak/>
        <w:t xml:space="preserve">consensus tool for </w:t>
      </w:r>
      <w:r w:rsidR="004912B3">
        <w:t>DMD</w:t>
      </w:r>
      <w:r w:rsidR="00AC637F" w:rsidRPr="001B0BB4">
        <w:t xml:space="preserve"> programs. The information in the protocols are based on center practices, individual opinions, experiences, and, where available, published literature. Centers may choose to adapt this protocol to include in their center-specific protocols with reference to ACTION with the understanding that these are meant as guidelines and not standard of care.</w:t>
      </w:r>
      <w:r w:rsidR="004912B3">
        <w:t xml:space="preserve"> </w:t>
      </w:r>
    </w:p>
    <w:p w14:paraId="7D4FDE95" w14:textId="1F4FC53F" w:rsidR="00256B45" w:rsidRPr="001B0BB4" w:rsidRDefault="00256B45" w:rsidP="00421B63"/>
    <w:sectPr w:rsidR="00256B45" w:rsidRPr="001B0BB4" w:rsidSect="00F858A4">
      <w:headerReference w:type="default" r:id="rId11"/>
      <w:footerReference w:type="default" r:id="rId12"/>
      <w:headerReference w:type="first" r:id="rId13"/>
      <w:footerReference w:type="first" r:id="rId14"/>
      <w:pgSz w:w="12240" w:h="15840"/>
      <w:pgMar w:top="900" w:right="3060" w:bottom="1908" w:left="9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713211" w14:textId="77777777" w:rsidR="00237954" w:rsidRDefault="00237954" w:rsidP="00421B63">
      <w:r>
        <w:separator/>
      </w:r>
    </w:p>
  </w:endnote>
  <w:endnote w:type="continuationSeparator" w:id="0">
    <w:p w14:paraId="69AE1C7D" w14:textId="77777777" w:rsidR="00237954" w:rsidRDefault="00237954" w:rsidP="00421B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6512C" w14:textId="4805B587" w:rsidR="009E7D99" w:rsidRDefault="0033720D">
    <w:pPr>
      <w:pStyle w:val="Footer"/>
    </w:pPr>
    <w:r>
      <w:rPr>
        <w:noProof/>
      </w:rPr>
      <mc:AlternateContent>
        <mc:Choice Requires="wps">
          <w:drawing>
            <wp:anchor distT="0" distB="0" distL="114300" distR="114300" simplePos="0" relativeHeight="251671552" behindDoc="0" locked="0" layoutInCell="1" allowOverlap="1" wp14:anchorId="33DE094C" wp14:editId="0BD3E922">
              <wp:simplePos x="0" y="0"/>
              <wp:positionH relativeFrom="column">
                <wp:posOffset>2371725</wp:posOffset>
              </wp:positionH>
              <wp:positionV relativeFrom="paragraph">
                <wp:posOffset>-219075</wp:posOffset>
              </wp:positionV>
              <wp:extent cx="1557020" cy="228600"/>
              <wp:effectExtent l="0" t="0" r="5080" b="0"/>
              <wp:wrapNone/>
              <wp:docPr id="1733890016" name="Text Box 1733890016"/>
              <wp:cNvGraphicFramePr/>
              <a:graphic xmlns:a="http://schemas.openxmlformats.org/drawingml/2006/main">
                <a:graphicData uri="http://schemas.microsoft.com/office/word/2010/wordprocessingShape">
                  <wps:wsp>
                    <wps:cNvSpPr txBox="1"/>
                    <wps:spPr>
                      <a:xfrm>
                        <a:off x="0" y="0"/>
                        <a:ext cx="155702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3D4E903" w14:textId="77777777" w:rsidR="009E7D99" w:rsidRPr="00AE24A6" w:rsidRDefault="009E7D99" w:rsidP="009E7D99">
                          <w:pPr>
                            <w:jc w:val="right"/>
                            <w:rPr>
                              <w:color w:val="6C6C6C"/>
                              <w:sz w:val="16"/>
                              <w:szCs w:val="16"/>
                            </w:rPr>
                          </w:pPr>
                          <w:r>
                            <w:rPr>
                              <w:b/>
                              <w:color w:val="6C6C6C"/>
                              <w:sz w:val="16"/>
                              <w:szCs w:val="16"/>
                            </w:rPr>
                            <w:t xml:space="preserve">e: </w:t>
                          </w:r>
                          <w:r w:rsidRPr="00AE24A6">
                            <w:rPr>
                              <w:color w:val="6C6C6C"/>
                              <w:sz w:val="16"/>
                              <w:szCs w:val="16"/>
                            </w:rPr>
                            <w:t>info@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DE094C" id="_x0000_t202" coordsize="21600,21600" o:spt="202" path="m,l,21600r21600,l21600,xe">
              <v:stroke joinstyle="miter"/>
              <v:path gradientshapeok="t" o:connecttype="rect"/>
            </v:shapetype>
            <v:shape id="Text Box 1733890016" o:spid="_x0000_s1029" type="#_x0000_t202" style="position:absolute;margin-left:186.75pt;margin-top:-17.25pt;width:122.6pt;height:1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" filled="f" stroked="f">
              <v:textbox inset="0,,0,0">
                <w:txbxContent>
                  <w:p w14:paraId="73D4E903" w14:textId="77777777" w:rsidR="009E7D99" w:rsidRPr="00AE24A6" w:rsidRDefault="009E7D99" w:rsidP="009E7D99">
                    <w:pPr>
                      <w:jc w:val="right"/>
                      <w:rPr>
                        <w:color w:val="6C6C6C"/>
                        <w:sz w:val="16"/>
                        <w:szCs w:val="16"/>
                      </w:rPr>
                    </w:pPr>
                    <w:r>
                      <w:rPr>
                        <w:b/>
                        <w:color w:val="6C6C6C"/>
                        <w:sz w:val="16"/>
                        <w:szCs w:val="16"/>
                      </w:rPr>
                      <w:t xml:space="preserve">e: </w:t>
                    </w:r>
                    <w:r w:rsidRPr="00AE24A6">
                      <w:rPr>
                        <w:color w:val="6C6C6C"/>
                        <w:sz w:val="16"/>
                        <w:szCs w:val="16"/>
                      </w:rPr>
                      <w:t>info@actionlearningnetwork.org</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1FFD6F42" wp14:editId="433A99DC">
              <wp:simplePos x="0" y="0"/>
              <wp:positionH relativeFrom="column">
                <wp:posOffset>2290445</wp:posOffset>
              </wp:positionH>
              <wp:positionV relativeFrom="paragraph">
                <wp:posOffset>-237490</wp:posOffset>
              </wp:positionV>
              <wp:extent cx="0" cy="246380"/>
              <wp:effectExtent l="0" t="0" r="12700" b="7620"/>
              <wp:wrapNone/>
              <wp:docPr id="1285337076" name="Straight Connector 1285337076"/>
              <wp:cNvGraphicFramePr/>
              <a:graphic xmlns:a="http://schemas.openxmlformats.org/drawingml/2006/main">
                <a:graphicData uri="http://schemas.microsoft.com/office/word/2010/wordprocessingShape">
                  <wps:wsp>
                    <wps:cNvCnPr/>
                    <wps:spPr>
                      <a:xfrm>
                        <a:off x="0" y="0"/>
                        <a:ext cx="0" cy="246380"/>
                      </a:xfrm>
                      <a:prstGeom prst="line">
                        <a:avLst/>
                      </a:prstGeom>
                      <a:ln w="12700">
                        <a:solidFill>
                          <a:srgbClr val="DBD74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1EE6E2" id="Straight Connector 1285337076"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35pt,-18.7pt" to="180.35pt,.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" strokecolor="#dbd745" strokeweight="1pt">
              <v:stroke joinstyle="miter"/>
            </v:line>
          </w:pict>
        </mc:Fallback>
      </mc:AlternateContent>
    </w:r>
    <w:r>
      <w:rPr>
        <w:noProof/>
      </w:rPr>
      <mc:AlternateContent>
        <mc:Choice Requires="wps">
          <w:drawing>
            <wp:anchor distT="0" distB="0" distL="114300" distR="114300" simplePos="0" relativeHeight="251672576" behindDoc="0" locked="0" layoutInCell="1" allowOverlap="1" wp14:anchorId="69CEBD9E" wp14:editId="453D4C64">
              <wp:simplePos x="0" y="0"/>
              <wp:positionH relativeFrom="column">
                <wp:posOffset>952500</wp:posOffset>
              </wp:positionH>
              <wp:positionV relativeFrom="paragraph">
                <wp:posOffset>-219710</wp:posOffset>
              </wp:positionV>
              <wp:extent cx="1252220" cy="228600"/>
              <wp:effectExtent l="0" t="0" r="5080" b="0"/>
              <wp:wrapNone/>
              <wp:docPr id="621573036" name="Text Box 621573036"/>
              <wp:cNvGraphicFramePr/>
              <a:graphic xmlns:a="http://schemas.openxmlformats.org/drawingml/2006/main">
                <a:graphicData uri="http://schemas.microsoft.com/office/word/2010/wordprocessingShape">
                  <wps:wsp>
                    <wps:cNvSpPr txBox="1"/>
                    <wps:spPr>
                      <a:xfrm>
                        <a:off x="0" y="0"/>
                        <a:ext cx="125222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9FC04BC" w14:textId="77777777" w:rsidR="009E7D99" w:rsidRPr="00EC044F" w:rsidRDefault="009E7D99" w:rsidP="009E7D99">
                          <w:pPr>
                            <w:jc w:val="right"/>
                            <w:rPr>
                              <w:color w:val="6C6C6C"/>
                              <w:sz w:val="16"/>
                              <w:szCs w:val="16"/>
                            </w:rPr>
                          </w:pPr>
                          <w:r>
                            <w:rPr>
                              <w:color w:val="6C6C6C"/>
                              <w:sz w:val="16"/>
                              <w:szCs w:val="16"/>
                            </w:rPr>
                            <w:t>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EBD9E" id="Text Box 621573036" o:spid="_x0000_s1030" type="#_x0000_t202" style="position:absolute;margin-left:75pt;margin-top:-17.3pt;width:98.6pt;height:1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" filled="f" stroked="f">
              <v:textbox inset="0,,0,0">
                <w:txbxContent>
                  <w:p w14:paraId="49FC04BC" w14:textId="77777777" w:rsidR="009E7D99" w:rsidRPr="00EC044F" w:rsidRDefault="009E7D99" w:rsidP="009E7D99">
                    <w:pPr>
                      <w:jc w:val="right"/>
                      <w:rPr>
                        <w:color w:val="6C6C6C"/>
                        <w:sz w:val="16"/>
                        <w:szCs w:val="16"/>
                      </w:rPr>
                    </w:pPr>
                    <w:r>
                      <w:rPr>
                        <w:color w:val="6C6C6C"/>
                        <w:sz w:val="16"/>
                        <w:szCs w:val="16"/>
                      </w:rPr>
                      <w:t>actionlearningnetwork.org</w:t>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C5AB9" w14:textId="41AFF172" w:rsidR="0033720D" w:rsidRDefault="0033720D">
    <w:pPr>
      <w:pStyle w:val="Footer"/>
    </w:pPr>
    <w:r>
      <w:rPr>
        <w:noProof/>
      </w:rPr>
      <mc:AlternateContent>
        <mc:Choice Requires="wps">
          <w:drawing>
            <wp:anchor distT="0" distB="0" distL="114300" distR="114300" simplePos="0" relativeHeight="251677696" behindDoc="0" locked="0" layoutInCell="1" allowOverlap="1" wp14:anchorId="49F6D98B" wp14:editId="36766F7C">
              <wp:simplePos x="0" y="0"/>
              <wp:positionH relativeFrom="column">
                <wp:posOffset>1137920</wp:posOffset>
              </wp:positionH>
              <wp:positionV relativeFrom="paragraph">
                <wp:posOffset>-199390</wp:posOffset>
              </wp:positionV>
              <wp:extent cx="0" cy="246380"/>
              <wp:effectExtent l="0" t="0" r="12700" b="7620"/>
              <wp:wrapNone/>
              <wp:docPr id="1910547513" name="Straight Connector 1910547513"/>
              <wp:cNvGraphicFramePr/>
              <a:graphic xmlns:a="http://schemas.openxmlformats.org/drawingml/2006/main">
                <a:graphicData uri="http://schemas.microsoft.com/office/word/2010/wordprocessingShape">
                  <wps:wsp>
                    <wps:cNvCnPr/>
                    <wps:spPr>
                      <a:xfrm>
                        <a:off x="0" y="0"/>
                        <a:ext cx="0" cy="246380"/>
                      </a:xfrm>
                      <a:prstGeom prst="line">
                        <a:avLst/>
                      </a:prstGeom>
                      <a:ln w="12700">
                        <a:solidFill>
                          <a:srgbClr val="DBD74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77C778" id="Straight Connector 1910547513"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9.6pt,-15.7pt" to="89.6pt,3.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" strokecolor="#dbd745" strokeweight="1pt">
              <v:stroke joinstyle="miter"/>
            </v:line>
          </w:pict>
        </mc:Fallback>
      </mc:AlternateContent>
    </w:r>
    <w:r>
      <w:rPr>
        <w:noProof/>
      </w:rPr>
      <mc:AlternateContent>
        <mc:Choice Requires="wps">
          <w:drawing>
            <wp:anchor distT="0" distB="0" distL="114300" distR="114300" simplePos="0" relativeHeight="251676672" behindDoc="0" locked="0" layoutInCell="1" allowOverlap="1" wp14:anchorId="6524F9F3" wp14:editId="789FC0D5">
              <wp:simplePos x="0" y="0"/>
              <wp:positionH relativeFrom="column">
                <wp:posOffset>-200025</wp:posOffset>
              </wp:positionH>
              <wp:positionV relativeFrom="paragraph">
                <wp:posOffset>-181610</wp:posOffset>
              </wp:positionV>
              <wp:extent cx="1252220" cy="228600"/>
              <wp:effectExtent l="0" t="0" r="5080" b="0"/>
              <wp:wrapNone/>
              <wp:docPr id="1944195556" name="Text Box 1944195556"/>
              <wp:cNvGraphicFramePr/>
              <a:graphic xmlns:a="http://schemas.openxmlformats.org/drawingml/2006/main">
                <a:graphicData uri="http://schemas.microsoft.com/office/word/2010/wordprocessingShape">
                  <wps:wsp>
                    <wps:cNvSpPr txBox="1"/>
                    <wps:spPr>
                      <a:xfrm>
                        <a:off x="0" y="0"/>
                        <a:ext cx="125222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76CD455" w14:textId="77777777" w:rsidR="0033720D" w:rsidRPr="00EC044F" w:rsidRDefault="0033720D" w:rsidP="0033720D">
                          <w:pPr>
                            <w:jc w:val="right"/>
                            <w:rPr>
                              <w:color w:val="6C6C6C"/>
                              <w:sz w:val="16"/>
                              <w:szCs w:val="16"/>
                            </w:rPr>
                          </w:pPr>
                          <w:r>
                            <w:rPr>
                              <w:color w:val="6C6C6C"/>
                              <w:sz w:val="16"/>
                              <w:szCs w:val="16"/>
                            </w:rPr>
                            <w:t>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24F9F3" id="_x0000_t202" coordsize="21600,21600" o:spt="202" path="m,l,21600r21600,l21600,xe">
              <v:stroke joinstyle="miter"/>
              <v:path gradientshapeok="t" o:connecttype="rect"/>
            </v:shapetype>
            <v:shape id="Text Box 1944195556" o:spid="_x0000_s1031" type="#_x0000_t202" style="position:absolute;margin-left:-15.75pt;margin-top:-14.3pt;width:98.6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" filled="f" stroked="f">
              <v:textbox inset="0,,0,0">
                <w:txbxContent>
                  <w:p w14:paraId="476CD455" w14:textId="77777777" w:rsidR="0033720D" w:rsidRPr="00EC044F" w:rsidRDefault="0033720D" w:rsidP="0033720D">
                    <w:pPr>
                      <w:jc w:val="right"/>
                      <w:rPr>
                        <w:color w:val="6C6C6C"/>
                        <w:sz w:val="16"/>
                        <w:szCs w:val="16"/>
                      </w:rPr>
                    </w:pPr>
                    <w:r>
                      <w:rPr>
                        <w:color w:val="6C6C6C"/>
                        <w:sz w:val="16"/>
                        <w:szCs w:val="16"/>
                      </w:rPr>
                      <w:t>actionlearningnetwork.org</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5AF01C85" wp14:editId="23B5B4F3">
              <wp:simplePos x="0" y="0"/>
              <wp:positionH relativeFrom="column">
                <wp:posOffset>1162050</wp:posOffset>
              </wp:positionH>
              <wp:positionV relativeFrom="paragraph">
                <wp:posOffset>-180975</wp:posOffset>
              </wp:positionV>
              <wp:extent cx="1614170" cy="227330"/>
              <wp:effectExtent l="0" t="0" r="11430" b="1270"/>
              <wp:wrapNone/>
              <wp:docPr id="602304188" name="Text Box 602304188"/>
              <wp:cNvGraphicFramePr/>
              <a:graphic xmlns:a="http://schemas.openxmlformats.org/drawingml/2006/main">
                <a:graphicData uri="http://schemas.microsoft.com/office/word/2010/wordprocessingShape">
                  <wps:wsp>
                    <wps:cNvSpPr txBox="1"/>
                    <wps:spPr>
                      <a:xfrm>
                        <a:off x="0" y="0"/>
                        <a:ext cx="1614170" cy="2273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AA141F9" w14:textId="77777777" w:rsidR="0033720D" w:rsidRPr="00AE24A6" w:rsidRDefault="0033720D" w:rsidP="0033720D">
                          <w:pPr>
                            <w:jc w:val="right"/>
                            <w:rPr>
                              <w:color w:val="6C6C6C"/>
                              <w:sz w:val="16"/>
                              <w:szCs w:val="16"/>
                            </w:rPr>
                          </w:pPr>
                          <w:r>
                            <w:rPr>
                              <w:b/>
                              <w:color w:val="6C6C6C"/>
                              <w:sz w:val="16"/>
                              <w:szCs w:val="16"/>
                            </w:rPr>
                            <w:t xml:space="preserve">e: </w:t>
                          </w:r>
                          <w:r w:rsidRPr="00AE24A6">
                            <w:rPr>
                              <w:color w:val="6C6C6C"/>
                              <w:sz w:val="16"/>
                              <w:szCs w:val="16"/>
                            </w:rPr>
                            <w:t>info@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F01C85" id="Text Box 602304188" o:spid="_x0000_s1032" type="#_x0000_t202" style="position:absolute;margin-left:91.5pt;margin-top:-14.25pt;width:127.1pt;height:17.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" filled="f" stroked="f">
              <v:textbox inset="0,,0,0">
                <w:txbxContent>
                  <w:p w14:paraId="6AA141F9" w14:textId="77777777" w:rsidR="0033720D" w:rsidRPr="00AE24A6" w:rsidRDefault="0033720D" w:rsidP="0033720D">
                    <w:pPr>
                      <w:jc w:val="right"/>
                      <w:rPr>
                        <w:color w:val="6C6C6C"/>
                        <w:sz w:val="16"/>
                        <w:szCs w:val="16"/>
                      </w:rPr>
                    </w:pPr>
                    <w:r>
                      <w:rPr>
                        <w:b/>
                        <w:color w:val="6C6C6C"/>
                        <w:sz w:val="16"/>
                        <w:szCs w:val="16"/>
                      </w:rPr>
                      <w:t xml:space="preserve">e: </w:t>
                    </w:r>
                    <w:r w:rsidRPr="00AE24A6">
                      <w:rPr>
                        <w:color w:val="6C6C6C"/>
                        <w:sz w:val="16"/>
                        <w:szCs w:val="16"/>
                      </w:rPr>
                      <w:t>info@actionlearningnetwork.org</w:t>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ED49EA" w14:textId="77777777" w:rsidR="00237954" w:rsidRDefault="00237954" w:rsidP="00421B63">
      <w:r>
        <w:separator/>
      </w:r>
    </w:p>
  </w:footnote>
  <w:footnote w:type="continuationSeparator" w:id="0">
    <w:p w14:paraId="253F5597" w14:textId="77777777" w:rsidR="00237954" w:rsidRDefault="00237954" w:rsidP="00421B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784D1" w14:textId="3D026C94" w:rsidR="009E7D99" w:rsidRDefault="009E7D99">
    <w:pPr>
      <w:pStyle w:val="Header"/>
    </w:pPr>
    <w:r>
      <w:rPr>
        <w:noProof/>
      </w:rPr>
      <w:drawing>
        <wp:anchor distT="0" distB="0" distL="114300" distR="114300" simplePos="0" relativeHeight="251664383" behindDoc="1" locked="0" layoutInCell="1" allowOverlap="1" wp14:anchorId="03F67910" wp14:editId="0954E382">
          <wp:simplePos x="0" y="0"/>
          <wp:positionH relativeFrom="page">
            <wp:posOffset>9525</wp:posOffset>
          </wp:positionH>
          <wp:positionV relativeFrom="page">
            <wp:posOffset>-10160</wp:posOffset>
          </wp:positionV>
          <wp:extent cx="7772400" cy="10054457"/>
          <wp:effectExtent l="0" t="0" r="0" b="0"/>
          <wp:wrapNone/>
          <wp:docPr id="146320980" name="Picture 146320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ckgrd_D&amp;P2mtg.pdf"/>
                  <pic:cNvPicPr/>
                </pic:nvPicPr>
                <pic:blipFill>
                  <a:blip r:embed="rId1">
                    <a:extLst>
                      <a:ext uri="{28A0092B-C50C-407E-A947-70E740481C1C}">
                        <a14:useLocalDpi xmlns:a14="http://schemas.microsoft.com/office/drawing/2010/main" val="0"/>
                      </a:ext>
                    </a:extLst>
                  </a:blip>
                  <a:stretch>
                    <a:fillRect/>
                  </a:stretch>
                </pic:blipFill>
                <pic:spPr>
                  <a:xfrm>
                    <a:off x="0" y="0"/>
                    <a:ext cx="7772400" cy="10054457"/>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F4EF1" w14:textId="77777777" w:rsidR="00BE2872" w:rsidRDefault="00BE2872" w:rsidP="00421B63">
    <w:pPr>
      <w:pStyle w:val="Header"/>
    </w:pPr>
    <w:r>
      <w:rPr>
        <w:noProof/>
      </w:rPr>
      <w:drawing>
        <wp:anchor distT="0" distB="0" distL="114300" distR="114300" simplePos="0" relativeHeight="251665408" behindDoc="1" locked="0" layoutInCell="1" allowOverlap="1" wp14:anchorId="1A93FED0" wp14:editId="3AA343E9">
          <wp:simplePos x="0" y="0"/>
          <wp:positionH relativeFrom="page">
            <wp:posOffset>0</wp:posOffset>
          </wp:positionH>
          <wp:positionV relativeFrom="page">
            <wp:posOffset>0</wp:posOffset>
          </wp:positionV>
          <wp:extent cx="7772400" cy="10058400"/>
          <wp:effectExtent l="0" t="0" r="0" b="0"/>
          <wp:wrapNone/>
          <wp:docPr id="1235794130" name="Picture 1235794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armDocs_BKGD-02.png"/>
                  <pic:cNvPicPr/>
                </pic:nvPicPr>
                <pic:blipFill>
                  <a:blip r:embed="rId1">
                    <a:extLst>
                      <a:ext uri="{28A0092B-C50C-407E-A947-70E740481C1C}">
                        <a14:useLocalDpi xmlns:a14="http://schemas.microsoft.com/office/drawing/2010/main" val="0"/>
                      </a:ext>
                    </a:extLst>
                  </a:blip>
                  <a:stretch>
                    <a:fillRect/>
                  </a:stretch>
                </pic:blipFill>
                <pic:spPr>
                  <a:xfrm>
                    <a:off x="0" y="0"/>
                    <a:ext cx="7772400" cy="100584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E2E8A"/>
    <w:multiLevelType w:val="hybridMultilevel"/>
    <w:tmpl w:val="998406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3B7612"/>
    <w:multiLevelType w:val="hybridMultilevel"/>
    <w:tmpl w:val="9E582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470E7E"/>
    <w:multiLevelType w:val="hybridMultilevel"/>
    <w:tmpl w:val="5374209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BE61B30"/>
    <w:multiLevelType w:val="hybridMultilevel"/>
    <w:tmpl w:val="80F22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0C0471"/>
    <w:multiLevelType w:val="hybridMultilevel"/>
    <w:tmpl w:val="BBD69F48"/>
    <w:lvl w:ilvl="0" w:tplc="04090017">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1A75BE8"/>
    <w:multiLevelType w:val="hybridMultilevel"/>
    <w:tmpl w:val="388CD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41DE3"/>
    <w:multiLevelType w:val="hybridMultilevel"/>
    <w:tmpl w:val="7F60E918"/>
    <w:lvl w:ilvl="0" w:tplc="75A6D7BE">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480821"/>
    <w:multiLevelType w:val="hybridMultilevel"/>
    <w:tmpl w:val="31BE8E0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F467D27"/>
    <w:multiLevelType w:val="hybridMultilevel"/>
    <w:tmpl w:val="BDB8E8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0C32B7"/>
    <w:multiLevelType w:val="hybridMultilevel"/>
    <w:tmpl w:val="C338AC9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3D0FEC"/>
    <w:multiLevelType w:val="hybridMultilevel"/>
    <w:tmpl w:val="AED2594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AFD58C1"/>
    <w:multiLevelType w:val="hybridMultilevel"/>
    <w:tmpl w:val="A0D457D8"/>
    <w:lvl w:ilvl="0" w:tplc="ACACED84">
      <w:start w:val="5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8016A9"/>
    <w:multiLevelType w:val="hybridMultilevel"/>
    <w:tmpl w:val="F64C7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6C0108"/>
    <w:multiLevelType w:val="hybridMultilevel"/>
    <w:tmpl w:val="573AA7F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3A042BE"/>
    <w:multiLevelType w:val="hybridMultilevel"/>
    <w:tmpl w:val="84D202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8B13C4"/>
    <w:multiLevelType w:val="hybridMultilevel"/>
    <w:tmpl w:val="F69080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F264530"/>
    <w:multiLevelType w:val="hybridMultilevel"/>
    <w:tmpl w:val="079AE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E5DC7"/>
    <w:multiLevelType w:val="hybridMultilevel"/>
    <w:tmpl w:val="EB8286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CA34F4"/>
    <w:multiLevelType w:val="hybridMultilevel"/>
    <w:tmpl w:val="560EE8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A76283"/>
    <w:multiLevelType w:val="hybridMultilevel"/>
    <w:tmpl w:val="AC1409A2"/>
    <w:lvl w:ilvl="0" w:tplc="75A6D7BE">
      <w:start w:val="2"/>
      <w:numFmt w:val="bullet"/>
      <w:lvlText w:val="-"/>
      <w:lvlJc w:val="left"/>
      <w:pPr>
        <w:ind w:left="720" w:hanging="360"/>
      </w:pPr>
      <w:rPr>
        <w:rFonts w:ascii="Calibri" w:eastAsiaTheme="minorHAnsi" w:hAnsi="Calibri" w:cs="Calibri" w:hint="default"/>
      </w:rPr>
    </w:lvl>
    <w:lvl w:ilvl="1" w:tplc="05B40D6E">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49143D23"/>
    <w:multiLevelType w:val="hybridMultilevel"/>
    <w:tmpl w:val="3BA0E0FC"/>
    <w:lvl w:ilvl="0" w:tplc="0F0485B0">
      <w:start w:val="5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747A22"/>
    <w:multiLevelType w:val="hybridMultilevel"/>
    <w:tmpl w:val="5770EB9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FCE4EE3"/>
    <w:multiLevelType w:val="hybridMultilevel"/>
    <w:tmpl w:val="3146D4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5005145C"/>
    <w:multiLevelType w:val="hybridMultilevel"/>
    <w:tmpl w:val="7C46152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96F372E"/>
    <w:multiLevelType w:val="hybridMultilevel"/>
    <w:tmpl w:val="D024B4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C50816"/>
    <w:multiLevelType w:val="hybridMultilevel"/>
    <w:tmpl w:val="E07C86D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E537110"/>
    <w:multiLevelType w:val="hybridMultilevel"/>
    <w:tmpl w:val="EFE82A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D7101096">
      <w:start w:val="2"/>
      <w:numFmt w:val="decimal"/>
      <w:lvlText w:val="%4)"/>
      <w:lvlJc w:val="left"/>
      <w:pPr>
        <w:ind w:left="2880" w:hanging="360"/>
      </w:pPr>
      <w:rPr>
        <w:rFonts w:hint="default"/>
        <w:b/>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CA0027"/>
    <w:multiLevelType w:val="hybridMultilevel"/>
    <w:tmpl w:val="392C97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7B2C04"/>
    <w:multiLevelType w:val="hybridMultilevel"/>
    <w:tmpl w:val="B5700E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A421FD"/>
    <w:multiLevelType w:val="hybridMultilevel"/>
    <w:tmpl w:val="1F403376"/>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5176120"/>
    <w:multiLevelType w:val="hybridMultilevel"/>
    <w:tmpl w:val="977636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7697EBC"/>
    <w:multiLevelType w:val="hybridMultilevel"/>
    <w:tmpl w:val="83AA82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AE666E"/>
    <w:multiLevelType w:val="hybridMultilevel"/>
    <w:tmpl w:val="B286738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EEC16D3"/>
    <w:multiLevelType w:val="hybridMultilevel"/>
    <w:tmpl w:val="83B40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25627CE"/>
    <w:multiLevelType w:val="hybridMultilevel"/>
    <w:tmpl w:val="8DB02F2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9C671D8"/>
    <w:multiLevelType w:val="hybridMultilevel"/>
    <w:tmpl w:val="66DA13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4214C4"/>
    <w:multiLevelType w:val="hybridMultilevel"/>
    <w:tmpl w:val="CB8C57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1928700">
    <w:abstractNumId w:val="33"/>
  </w:num>
  <w:num w:numId="2" w16cid:durableId="480083089">
    <w:abstractNumId w:val="16"/>
  </w:num>
  <w:num w:numId="3" w16cid:durableId="1308438133">
    <w:abstractNumId w:val="0"/>
  </w:num>
  <w:num w:numId="4" w16cid:durableId="240067304">
    <w:abstractNumId w:val="35"/>
  </w:num>
  <w:num w:numId="5" w16cid:durableId="1612593960">
    <w:abstractNumId w:val="3"/>
  </w:num>
  <w:num w:numId="6" w16cid:durableId="214397291">
    <w:abstractNumId w:val="5"/>
  </w:num>
  <w:num w:numId="7" w16cid:durableId="213271049">
    <w:abstractNumId w:val="17"/>
  </w:num>
  <w:num w:numId="8" w16cid:durableId="1142818845">
    <w:abstractNumId w:val="31"/>
  </w:num>
  <w:num w:numId="9" w16cid:durableId="14816351">
    <w:abstractNumId w:val="18"/>
  </w:num>
  <w:num w:numId="10" w16cid:durableId="702487754">
    <w:abstractNumId w:val="27"/>
  </w:num>
  <w:num w:numId="11" w16cid:durableId="1516765578">
    <w:abstractNumId w:val="9"/>
  </w:num>
  <w:num w:numId="12" w16cid:durableId="1643848002">
    <w:abstractNumId w:val="24"/>
  </w:num>
  <w:num w:numId="13" w16cid:durableId="7879537">
    <w:abstractNumId w:val="26"/>
  </w:num>
  <w:num w:numId="14" w16cid:durableId="226107785">
    <w:abstractNumId w:val="14"/>
  </w:num>
  <w:num w:numId="15" w16cid:durableId="1320157288">
    <w:abstractNumId w:val="15"/>
  </w:num>
  <w:num w:numId="16" w16cid:durableId="534200006">
    <w:abstractNumId w:val="21"/>
  </w:num>
  <w:num w:numId="17" w16cid:durableId="1094742763">
    <w:abstractNumId w:val="10"/>
  </w:num>
  <w:num w:numId="18" w16cid:durableId="68576410">
    <w:abstractNumId w:val="32"/>
  </w:num>
  <w:num w:numId="19" w16cid:durableId="1825849989">
    <w:abstractNumId w:val="22"/>
  </w:num>
  <w:num w:numId="20" w16cid:durableId="1219127648">
    <w:abstractNumId w:val="25"/>
  </w:num>
  <w:num w:numId="21" w16cid:durableId="1571231862">
    <w:abstractNumId w:val="34"/>
  </w:num>
  <w:num w:numId="22" w16cid:durableId="550504032">
    <w:abstractNumId w:val="23"/>
  </w:num>
  <w:num w:numId="23" w16cid:durableId="1483232991">
    <w:abstractNumId w:val="4"/>
  </w:num>
  <w:num w:numId="24" w16cid:durableId="2128309205">
    <w:abstractNumId w:val="2"/>
  </w:num>
  <w:num w:numId="25" w16cid:durableId="22564125">
    <w:abstractNumId w:val="7"/>
  </w:num>
  <w:num w:numId="26" w16cid:durableId="1130782290">
    <w:abstractNumId w:val="29"/>
  </w:num>
  <w:num w:numId="27" w16cid:durableId="373583178">
    <w:abstractNumId w:val="13"/>
  </w:num>
  <w:num w:numId="28" w16cid:durableId="112141291">
    <w:abstractNumId w:val="19"/>
  </w:num>
  <w:num w:numId="29" w16cid:durableId="695354285">
    <w:abstractNumId w:val="8"/>
  </w:num>
  <w:num w:numId="30" w16cid:durableId="617377721">
    <w:abstractNumId w:val="6"/>
  </w:num>
  <w:num w:numId="31" w16cid:durableId="1186018266">
    <w:abstractNumId w:val="30"/>
  </w:num>
  <w:num w:numId="32" w16cid:durableId="1860393447">
    <w:abstractNumId w:val="1"/>
  </w:num>
  <w:num w:numId="33" w16cid:durableId="166676114">
    <w:abstractNumId w:val="12"/>
  </w:num>
  <w:num w:numId="34" w16cid:durableId="599682261">
    <w:abstractNumId w:val="36"/>
  </w:num>
  <w:num w:numId="35" w16cid:durableId="1996908635">
    <w:abstractNumId w:val="28"/>
  </w:num>
  <w:num w:numId="36" w16cid:durableId="820387803">
    <w:abstractNumId w:val="20"/>
  </w:num>
  <w:num w:numId="37" w16cid:durableId="151002620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S3tDA3MjcxsDSwtDRX0lEKTi0uzszPAykwrAUAjzJxJiwAAAA="/>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rd02zt0ra2d8eexw8vax5r99a2eae52pa5&quot;&gt;My EndNote Library 5.14.21-Converted&lt;record-ids&gt;&lt;item&gt;778&lt;/item&gt;&lt;item&gt;863&lt;/item&gt;&lt;item&gt;1831&lt;/item&gt;&lt;item&gt;2167&lt;/item&gt;&lt;item&gt;2168&lt;/item&gt;&lt;item&gt;2169&lt;/item&gt;&lt;item&gt;2198&lt;/item&gt;&lt;item&gt;2199&lt;/item&gt;&lt;item&gt;2200&lt;/item&gt;&lt;item&gt;2201&lt;/item&gt;&lt;item&gt;2202&lt;/item&gt;&lt;item&gt;2214&lt;/item&gt;&lt;item&gt;2215&lt;/item&gt;&lt;item&gt;3984&lt;/item&gt;&lt;item&gt;4227&lt;/item&gt;&lt;item&gt;4245&lt;/item&gt;&lt;item&gt;4441&lt;/item&gt;&lt;item&gt;4442&lt;/item&gt;&lt;/record-ids&gt;&lt;/item&gt;&lt;/Libraries&gt;"/>
  </w:docVars>
  <w:rsids>
    <w:rsidRoot w:val="00F25D13"/>
    <w:rsid w:val="0000141D"/>
    <w:rsid w:val="00003EB7"/>
    <w:rsid w:val="00006A8F"/>
    <w:rsid w:val="00007DB1"/>
    <w:rsid w:val="00021A44"/>
    <w:rsid w:val="00022A7A"/>
    <w:rsid w:val="00030D5C"/>
    <w:rsid w:val="00031B3B"/>
    <w:rsid w:val="00040550"/>
    <w:rsid w:val="000444EB"/>
    <w:rsid w:val="00057464"/>
    <w:rsid w:val="00057975"/>
    <w:rsid w:val="000673ED"/>
    <w:rsid w:val="00093F40"/>
    <w:rsid w:val="000954F0"/>
    <w:rsid w:val="0009790C"/>
    <w:rsid w:val="000A072E"/>
    <w:rsid w:val="000A1EAA"/>
    <w:rsid w:val="000A6BAC"/>
    <w:rsid w:val="000D2867"/>
    <w:rsid w:val="000D5904"/>
    <w:rsid w:val="000E194F"/>
    <w:rsid w:val="000E431A"/>
    <w:rsid w:val="000F3772"/>
    <w:rsid w:val="000F3D1D"/>
    <w:rsid w:val="0010053E"/>
    <w:rsid w:val="0012794F"/>
    <w:rsid w:val="001315A0"/>
    <w:rsid w:val="00134B32"/>
    <w:rsid w:val="00135062"/>
    <w:rsid w:val="00150197"/>
    <w:rsid w:val="00155289"/>
    <w:rsid w:val="00162733"/>
    <w:rsid w:val="00165FFC"/>
    <w:rsid w:val="0016726B"/>
    <w:rsid w:val="00170DCA"/>
    <w:rsid w:val="00172132"/>
    <w:rsid w:val="00192198"/>
    <w:rsid w:val="001A6ECB"/>
    <w:rsid w:val="001B0BB4"/>
    <w:rsid w:val="001B357B"/>
    <w:rsid w:val="001C41FC"/>
    <w:rsid w:val="001C46D6"/>
    <w:rsid w:val="001E33B1"/>
    <w:rsid w:val="001E54AA"/>
    <w:rsid w:val="001F67B8"/>
    <w:rsid w:val="00237954"/>
    <w:rsid w:val="00241D59"/>
    <w:rsid w:val="002422A4"/>
    <w:rsid w:val="00253C56"/>
    <w:rsid w:val="00256B45"/>
    <w:rsid w:val="00256E9F"/>
    <w:rsid w:val="0026196D"/>
    <w:rsid w:val="00263DC4"/>
    <w:rsid w:val="00270233"/>
    <w:rsid w:val="002968FF"/>
    <w:rsid w:val="002A14D3"/>
    <w:rsid w:val="002A5B6B"/>
    <w:rsid w:val="002A6E83"/>
    <w:rsid w:val="002A7681"/>
    <w:rsid w:val="002B33C2"/>
    <w:rsid w:val="002B79C0"/>
    <w:rsid w:val="002E1D3B"/>
    <w:rsid w:val="002F357E"/>
    <w:rsid w:val="00303239"/>
    <w:rsid w:val="00310BFD"/>
    <w:rsid w:val="0031625E"/>
    <w:rsid w:val="0032015A"/>
    <w:rsid w:val="00321A25"/>
    <w:rsid w:val="003259F1"/>
    <w:rsid w:val="0033498B"/>
    <w:rsid w:val="00337197"/>
    <w:rsid w:val="0033720D"/>
    <w:rsid w:val="00340E76"/>
    <w:rsid w:val="00346AA6"/>
    <w:rsid w:val="00347D93"/>
    <w:rsid w:val="003514FD"/>
    <w:rsid w:val="003546F3"/>
    <w:rsid w:val="0036098B"/>
    <w:rsid w:val="00361191"/>
    <w:rsid w:val="003635D4"/>
    <w:rsid w:val="00374216"/>
    <w:rsid w:val="003817FD"/>
    <w:rsid w:val="0038243B"/>
    <w:rsid w:val="003919B0"/>
    <w:rsid w:val="00396BE7"/>
    <w:rsid w:val="003A5A6D"/>
    <w:rsid w:val="003D1005"/>
    <w:rsid w:val="003D3FCA"/>
    <w:rsid w:val="003D5C31"/>
    <w:rsid w:val="003E4297"/>
    <w:rsid w:val="003F1742"/>
    <w:rsid w:val="003F20D2"/>
    <w:rsid w:val="003F70E1"/>
    <w:rsid w:val="0041226A"/>
    <w:rsid w:val="00415654"/>
    <w:rsid w:val="00416959"/>
    <w:rsid w:val="0042001E"/>
    <w:rsid w:val="00421B63"/>
    <w:rsid w:val="00423474"/>
    <w:rsid w:val="00424A97"/>
    <w:rsid w:val="0042720D"/>
    <w:rsid w:val="00427888"/>
    <w:rsid w:val="0043148B"/>
    <w:rsid w:val="00450ACC"/>
    <w:rsid w:val="0045191F"/>
    <w:rsid w:val="00452050"/>
    <w:rsid w:val="00454D58"/>
    <w:rsid w:val="00457C30"/>
    <w:rsid w:val="00466BC5"/>
    <w:rsid w:val="004710BD"/>
    <w:rsid w:val="00471355"/>
    <w:rsid w:val="004721BB"/>
    <w:rsid w:val="00475BD9"/>
    <w:rsid w:val="004801B2"/>
    <w:rsid w:val="00480C0C"/>
    <w:rsid w:val="004912B3"/>
    <w:rsid w:val="004955AF"/>
    <w:rsid w:val="00495D55"/>
    <w:rsid w:val="004A2124"/>
    <w:rsid w:val="004A549E"/>
    <w:rsid w:val="004B11DB"/>
    <w:rsid w:val="004B35AF"/>
    <w:rsid w:val="004E7245"/>
    <w:rsid w:val="004F7453"/>
    <w:rsid w:val="00503713"/>
    <w:rsid w:val="00514DDA"/>
    <w:rsid w:val="00523D08"/>
    <w:rsid w:val="005244B8"/>
    <w:rsid w:val="0052472E"/>
    <w:rsid w:val="00525872"/>
    <w:rsid w:val="00526353"/>
    <w:rsid w:val="005428B6"/>
    <w:rsid w:val="00543698"/>
    <w:rsid w:val="0054755E"/>
    <w:rsid w:val="005478D5"/>
    <w:rsid w:val="0055765E"/>
    <w:rsid w:val="0056413B"/>
    <w:rsid w:val="00564E3B"/>
    <w:rsid w:val="00571250"/>
    <w:rsid w:val="00581807"/>
    <w:rsid w:val="0058342E"/>
    <w:rsid w:val="005859D1"/>
    <w:rsid w:val="00594489"/>
    <w:rsid w:val="00594BDE"/>
    <w:rsid w:val="005A0639"/>
    <w:rsid w:val="005A0D5F"/>
    <w:rsid w:val="005C05CA"/>
    <w:rsid w:val="005C3C9E"/>
    <w:rsid w:val="005C6B02"/>
    <w:rsid w:val="005C7A7F"/>
    <w:rsid w:val="005D2817"/>
    <w:rsid w:val="005F1BE2"/>
    <w:rsid w:val="00600D5A"/>
    <w:rsid w:val="00601798"/>
    <w:rsid w:val="00605B0D"/>
    <w:rsid w:val="006147AC"/>
    <w:rsid w:val="00631B05"/>
    <w:rsid w:val="00631D60"/>
    <w:rsid w:val="00640498"/>
    <w:rsid w:val="00644D72"/>
    <w:rsid w:val="00647977"/>
    <w:rsid w:val="006602F9"/>
    <w:rsid w:val="00664200"/>
    <w:rsid w:val="0067348A"/>
    <w:rsid w:val="00675B36"/>
    <w:rsid w:val="00675DC6"/>
    <w:rsid w:val="00675EE4"/>
    <w:rsid w:val="00683975"/>
    <w:rsid w:val="006848ED"/>
    <w:rsid w:val="006876E6"/>
    <w:rsid w:val="00694970"/>
    <w:rsid w:val="00697D4A"/>
    <w:rsid w:val="006A3D6D"/>
    <w:rsid w:val="006A6F0E"/>
    <w:rsid w:val="006B5559"/>
    <w:rsid w:val="006B753E"/>
    <w:rsid w:val="006C2B37"/>
    <w:rsid w:val="006E37F6"/>
    <w:rsid w:val="006E3851"/>
    <w:rsid w:val="00701A67"/>
    <w:rsid w:val="00703D82"/>
    <w:rsid w:val="00707B18"/>
    <w:rsid w:val="00715081"/>
    <w:rsid w:val="007248B0"/>
    <w:rsid w:val="007405EB"/>
    <w:rsid w:val="007427A0"/>
    <w:rsid w:val="007575DC"/>
    <w:rsid w:val="00766AF6"/>
    <w:rsid w:val="00783381"/>
    <w:rsid w:val="007924A2"/>
    <w:rsid w:val="00795F36"/>
    <w:rsid w:val="007B522E"/>
    <w:rsid w:val="007B544F"/>
    <w:rsid w:val="007C1BBD"/>
    <w:rsid w:val="007C2770"/>
    <w:rsid w:val="007C4FB0"/>
    <w:rsid w:val="007C7746"/>
    <w:rsid w:val="007C79E3"/>
    <w:rsid w:val="007D1856"/>
    <w:rsid w:val="007F3DED"/>
    <w:rsid w:val="00801C76"/>
    <w:rsid w:val="0080420E"/>
    <w:rsid w:val="00806EA0"/>
    <w:rsid w:val="00810169"/>
    <w:rsid w:val="008107AC"/>
    <w:rsid w:val="008114B3"/>
    <w:rsid w:val="008118BB"/>
    <w:rsid w:val="008125BB"/>
    <w:rsid w:val="008149C5"/>
    <w:rsid w:val="00834FA2"/>
    <w:rsid w:val="00835737"/>
    <w:rsid w:val="0083767B"/>
    <w:rsid w:val="00850813"/>
    <w:rsid w:val="00852678"/>
    <w:rsid w:val="00854BF3"/>
    <w:rsid w:val="00862B4C"/>
    <w:rsid w:val="00871340"/>
    <w:rsid w:val="008734CA"/>
    <w:rsid w:val="00886881"/>
    <w:rsid w:val="008907CC"/>
    <w:rsid w:val="00895D65"/>
    <w:rsid w:val="008A3652"/>
    <w:rsid w:val="008A64F7"/>
    <w:rsid w:val="008B3B5F"/>
    <w:rsid w:val="008B4FB7"/>
    <w:rsid w:val="008C6C96"/>
    <w:rsid w:val="008C6D87"/>
    <w:rsid w:val="008D0192"/>
    <w:rsid w:val="008D2C90"/>
    <w:rsid w:val="008E3E34"/>
    <w:rsid w:val="008F296B"/>
    <w:rsid w:val="00906150"/>
    <w:rsid w:val="0091660D"/>
    <w:rsid w:val="00917DFC"/>
    <w:rsid w:val="00920A15"/>
    <w:rsid w:val="00954D7E"/>
    <w:rsid w:val="00960701"/>
    <w:rsid w:val="0097129C"/>
    <w:rsid w:val="00976C50"/>
    <w:rsid w:val="00984F02"/>
    <w:rsid w:val="00993309"/>
    <w:rsid w:val="0099745F"/>
    <w:rsid w:val="009A1E1A"/>
    <w:rsid w:val="009B1CA4"/>
    <w:rsid w:val="009B5B8B"/>
    <w:rsid w:val="009B69CE"/>
    <w:rsid w:val="009D11D3"/>
    <w:rsid w:val="009E5D44"/>
    <w:rsid w:val="009E7D99"/>
    <w:rsid w:val="00A06B38"/>
    <w:rsid w:val="00A079A3"/>
    <w:rsid w:val="00A131C5"/>
    <w:rsid w:val="00A166BC"/>
    <w:rsid w:val="00A274B3"/>
    <w:rsid w:val="00A5094A"/>
    <w:rsid w:val="00A54F0D"/>
    <w:rsid w:val="00A57DDC"/>
    <w:rsid w:val="00A6003E"/>
    <w:rsid w:val="00A85DC6"/>
    <w:rsid w:val="00A90CE2"/>
    <w:rsid w:val="00AA3D15"/>
    <w:rsid w:val="00AA60C3"/>
    <w:rsid w:val="00AB40B2"/>
    <w:rsid w:val="00AB4389"/>
    <w:rsid w:val="00AC0392"/>
    <w:rsid w:val="00AC4A6C"/>
    <w:rsid w:val="00AC5404"/>
    <w:rsid w:val="00AC637F"/>
    <w:rsid w:val="00AC7750"/>
    <w:rsid w:val="00AD4F41"/>
    <w:rsid w:val="00AE1A7D"/>
    <w:rsid w:val="00AE2267"/>
    <w:rsid w:val="00AE24A6"/>
    <w:rsid w:val="00AE4D26"/>
    <w:rsid w:val="00AF1D51"/>
    <w:rsid w:val="00AF4367"/>
    <w:rsid w:val="00B01C23"/>
    <w:rsid w:val="00B15DB2"/>
    <w:rsid w:val="00B17807"/>
    <w:rsid w:val="00B30C9F"/>
    <w:rsid w:val="00B36501"/>
    <w:rsid w:val="00B415AA"/>
    <w:rsid w:val="00B602DF"/>
    <w:rsid w:val="00B60C4B"/>
    <w:rsid w:val="00B62A0F"/>
    <w:rsid w:val="00B6796D"/>
    <w:rsid w:val="00B71070"/>
    <w:rsid w:val="00B73D6A"/>
    <w:rsid w:val="00B8068C"/>
    <w:rsid w:val="00B81E9A"/>
    <w:rsid w:val="00B857C5"/>
    <w:rsid w:val="00B917C3"/>
    <w:rsid w:val="00B96840"/>
    <w:rsid w:val="00BB1E09"/>
    <w:rsid w:val="00BC54C7"/>
    <w:rsid w:val="00BD62B1"/>
    <w:rsid w:val="00BD6503"/>
    <w:rsid w:val="00BD6787"/>
    <w:rsid w:val="00BE2872"/>
    <w:rsid w:val="00BF372F"/>
    <w:rsid w:val="00BF39EF"/>
    <w:rsid w:val="00BF5037"/>
    <w:rsid w:val="00BF6F1C"/>
    <w:rsid w:val="00C05BCD"/>
    <w:rsid w:val="00C05C09"/>
    <w:rsid w:val="00C218CD"/>
    <w:rsid w:val="00C22264"/>
    <w:rsid w:val="00C26776"/>
    <w:rsid w:val="00C30991"/>
    <w:rsid w:val="00C4248E"/>
    <w:rsid w:val="00C43F82"/>
    <w:rsid w:val="00C461EB"/>
    <w:rsid w:val="00C520A8"/>
    <w:rsid w:val="00C57251"/>
    <w:rsid w:val="00C61382"/>
    <w:rsid w:val="00C71B82"/>
    <w:rsid w:val="00C71EB3"/>
    <w:rsid w:val="00C7326C"/>
    <w:rsid w:val="00C82597"/>
    <w:rsid w:val="00CA172A"/>
    <w:rsid w:val="00CB064E"/>
    <w:rsid w:val="00CB12E5"/>
    <w:rsid w:val="00CB1BE2"/>
    <w:rsid w:val="00CC3167"/>
    <w:rsid w:val="00CD061E"/>
    <w:rsid w:val="00CF0C27"/>
    <w:rsid w:val="00D01928"/>
    <w:rsid w:val="00D05DE6"/>
    <w:rsid w:val="00D153A4"/>
    <w:rsid w:val="00D16C78"/>
    <w:rsid w:val="00D20A15"/>
    <w:rsid w:val="00D24D54"/>
    <w:rsid w:val="00D3181E"/>
    <w:rsid w:val="00D41A87"/>
    <w:rsid w:val="00D448D8"/>
    <w:rsid w:val="00D45CE3"/>
    <w:rsid w:val="00D469FE"/>
    <w:rsid w:val="00D551AA"/>
    <w:rsid w:val="00D67398"/>
    <w:rsid w:val="00D70B73"/>
    <w:rsid w:val="00D7548A"/>
    <w:rsid w:val="00D76FC1"/>
    <w:rsid w:val="00D817C3"/>
    <w:rsid w:val="00D81E6D"/>
    <w:rsid w:val="00D9645E"/>
    <w:rsid w:val="00D96E43"/>
    <w:rsid w:val="00DA601C"/>
    <w:rsid w:val="00DD5255"/>
    <w:rsid w:val="00DE1A09"/>
    <w:rsid w:val="00DE4B21"/>
    <w:rsid w:val="00DF01CE"/>
    <w:rsid w:val="00DF61DF"/>
    <w:rsid w:val="00DF728A"/>
    <w:rsid w:val="00DF7EA4"/>
    <w:rsid w:val="00E037C9"/>
    <w:rsid w:val="00E117E8"/>
    <w:rsid w:val="00E16D3D"/>
    <w:rsid w:val="00E206A0"/>
    <w:rsid w:val="00E20A57"/>
    <w:rsid w:val="00E66A88"/>
    <w:rsid w:val="00E67CA1"/>
    <w:rsid w:val="00E81D51"/>
    <w:rsid w:val="00EB17FE"/>
    <w:rsid w:val="00EB379A"/>
    <w:rsid w:val="00EC044F"/>
    <w:rsid w:val="00EC0CA1"/>
    <w:rsid w:val="00EC2695"/>
    <w:rsid w:val="00EC644D"/>
    <w:rsid w:val="00ED3883"/>
    <w:rsid w:val="00ED3C91"/>
    <w:rsid w:val="00ED68F0"/>
    <w:rsid w:val="00EE3E7B"/>
    <w:rsid w:val="00EE500D"/>
    <w:rsid w:val="00EF1F56"/>
    <w:rsid w:val="00EF5101"/>
    <w:rsid w:val="00EF5B53"/>
    <w:rsid w:val="00F043A4"/>
    <w:rsid w:val="00F06817"/>
    <w:rsid w:val="00F129BD"/>
    <w:rsid w:val="00F23B3F"/>
    <w:rsid w:val="00F25D13"/>
    <w:rsid w:val="00F33F0E"/>
    <w:rsid w:val="00F45F27"/>
    <w:rsid w:val="00F7557A"/>
    <w:rsid w:val="00F75D9F"/>
    <w:rsid w:val="00F858A4"/>
    <w:rsid w:val="00F87A73"/>
    <w:rsid w:val="00FB32D1"/>
    <w:rsid w:val="00FB51E3"/>
    <w:rsid w:val="00FC7F2F"/>
    <w:rsid w:val="00FD00B8"/>
    <w:rsid w:val="00FD3BE5"/>
    <w:rsid w:val="00FD7F1D"/>
    <w:rsid w:val="00FE4DA5"/>
    <w:rsid w:val="00FF02E3"/>
    <w:rsid w:val="00FF67F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72D136"/>
  <w14:defaultImageDpi w14:val="32767"/>
  <w15:chartTrackingRefBased/>
  <w15:docId w15:val="{569F22A1-F4A1-42DA-84A7-6C25BFCC0C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B63"/>
    <w:pPr>
      <w:spacing w:line="240" w:lineRule="exact"/>
    </w:pPr>
    <w:rPr>
      <w:rFonts w:ascii="Arial" w:hAnsi="Arial" w:cs="Arial"/>
      <w:color w:val="767171" w:themeColor="background2" w:themeShade="80"/>
      <w:sz w:val="20"/>
      <w:szCs w:val="20"/>
    </w:rPr>
  </w:style>
  <w:style w:type="paragraph" w:styleId="Heading1">
    <w:name w:val="heading 1"/>
    <w:basedOn w:val="Normal"/>
    <w:next w:val="Normal"/>
    <w:link w:val="Heading1Char"/>
    <w:uiPriority w:val="9"/>
    <w:qFormat/>
    <w:rsid w:val="0042720D"/>
    <w:pPr>
      <w:outlineLvl w:val="0"/>
    </w:pPr>
    <w:rPr>
      <w:b/>
      <w:color w:val="58909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F67B8"/>
    <w:pPr>
      <w:tabs>
        <w:tab w:val="center" w:pos="4680"/>
        <w:tab w:val="right" w:pos="9360"/>
      </w:tabs>
    </w:pPr>
  </w:style>
  <w:style w:type="character" w:customStyle="1" w:styleId="HeaderChar">
    <w:name w:val="Header Char"/>
    <w:basedOn w:val="DefaultParagraphFont"/>
    <w:link w:val="Header"/>
    <w:uiPriority w:val="99"/>
    <w:rsid w:val="001F67B8"/>
  </w:style>
  <w:style w:type="paragraph" w:styleId="Footer">
    <w:name w:val="footer"/>
    <w:basedOn w:val="Normal"/>
    <w:link w:val="FooterChar"/>
    <w:uiPriority w:val="99"/>
    <w:unhideWhenUsed/>
    <w:rsid w:val="001F67B8"/>
    <w:pPr>
      <w:tabs>
        <w:tab w:val="center" w:pos="4680"/>
        <w:tab w:val="right" w:pos="9360"/>
      </w:tabs>
    </w:pPr>
  </w:style>
  <w:style w:type="character" w:customStyle="1" w:styleId="FooterChar">
    <w:name w:val="Footer Char"/>
    <w:basedOn w:val="DefaultParagraphFont"/>
    <w:link w:val="Footer"/>
    <w:uiPriority w:val="99"/>
    <w:rsid w:val="001F67B8"/>
  </w:style>
  <w:style w:type="paragraph" w:styleId="ListParagraph">
    <w:name w:val="List Paragraph"/>
    <w:basedOn w:val="Normal"/>
    <w:link w:val="ListParagraphChar"/>
    <w:uiPriority w:val="34"/>
    <w:qFormat/>
    <w:rsid w:val="003817FD"/>
    <w:pPr>
      <w:ind w:left="720"/>
      <w:contextualSpacing/>
    </w:pPr>
  </w:style>
  <w:style w:type="character" w:styleId="FootnoteReference">
    <w:name w:val="footnote reference"/>
    <w:basedOn w:val="DefaultParagraphFont"/>
    <w:uiPriority w:val="99"/>
    <w:semiHidden/>
    <w:unhideWhenUsed/>
    <w:rsid w:val="003817FD"/>
    <w:rPr>
      <w:vertAlign w:val="superscript"/>
    </w:rPr>
  </w:style>
  <w:style w:type="character" w:styleId="CommentReference">
    <w:name w:val="annotation reference"/>
    <w:basedOn w:val="DefaultParagraphFont"/>
    <w:uiPriority w:val="99"/>
    <w:semiHidden/>
    <w:unhideWhenUsed/>
    <w:rsid w:val="003F70E1"/>
    <w:rPr>
      <w:sz w:val="16"/>
      <w:szCs w:val="16"/>
    </w:rPr>
  </w:style>
  <w:style w:type="paragraph" w:styleId="CommentText">
    <w:name w:val="annotation text"/>
    <w:basedOn w:val="Normal"/>
    <w:link w:val="CommentTextChar"/>
    <w:uiPriority w:val="99"/>
    <w:semiHidden/>
    <w:unhideWhenUsed/>
    <w:rsid w:val="003F70E1"/>
  </w:style>
  <w:style w:type="character" w:customStyle="1" w:styleId="CommentTextChar">
    <w:name w:val="Comment Text Char"/>
    <w:basedOn w:val="DefaultParagraphFont"/>
    <w:link w:val="CommentText"/>
    <w:uiPriority w:val="99"/>
    <w:semiHidden/>
    <w:rsid w:val="003F70E1"/>
    <w:rPr>
      <w:sz w:val="20"/>
      <w:szCs w:val="20"/>
    </w:rPr>
  </w:style>
  <w:style w:type="paragraph" w:styleId="CommentSubject">
    <w:name w:val="annotation subject"/>
    <w:basedOn w:val="CommentText"/>
    <w:next w:val="CommentText"/>
    <w:link w:val="CommentSubjectChar"/>
    <w:uiPriority w:val="99"/>
    <w:semiHidden/>
    <w:unhideWhenUsed/>
    <w:rsid w:val="003F70E1"/>
    <w:rPr>
      <w:b/>
      <w:bCs/>
    </w:rPr>
  </w:style>
  <w:style w:type="character" w:customStyle="1" w:styleId="CommentSubjectChar">
    <w:name w:val="Comment Subject Char"/>
    <w:basedOn w:val="CommentTextChar"/>
    <w:link w:val="CommentSubject"/>
    <w:uiPriority w:val="99"/>
    <w:semiHidden/>
    <w:rsid w:val="003F70E1"/>
    <w:rPr>
      <w:b/>
      <w:bCs/>
      <w:sz w:val="20"/>
      <w:szCs w:val="20"/>
    </w:rPr>
  </w:style>
  <w:style w:type="paragraph" w:styleId="BalloonText">
    <w:name w:val="Balloon Text"/>
    <w:basedOn w:val="Normal"/>
    <w:link w:val="BalloonTextChar"/>
    <w:uiPriority w:val="99"/>
    <w:semiHidden/>
    <w:unhideWhenUsed/>
    <w:rsid w:val="003F70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70E1"/>
    <w:rPr>
      <w:rFonts w:ascii="Segoe UI" w:hAnsi="Segoe UI" w:cs="Segoe UI"/>
      <w:sz w:val="18"/>
      <w:szCs w:val="18"/>
    </w:rPr>
  </w:style>
  <w:style w:type="table" w:styleId="TableGrid">
    <w:name w:val="Table Grid"/>
    <w:basedOn w:val="TableNormal"/>
    <w:uiPriority w:val="39"/>
    <w:rsid w:val="004A549E"/>
    <w:rPr>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4A549E"/>
  </w:style>
  <w:style w:type="paragraph" w:customStyle="1" w:styleId="EndNoteBibliography">
    <w:name w:val="EndNote Bibliography"/>
    <w:basedOn w:val="Normal"/>
    <w:link w:val="EndNoteBibliographyChar"/>
    <w:rsid w:val="004A549E"/>
    <w:pPr>
      <w:spacing w:after="160"/>
    </w:pPr>
    <w:rPr>
      <w:rFonts w:ascii="Calibri" w:hAnsi="Calibri" w:cs="Calibri"/>
      <w:noProof/>
      <w:sz w:val="22"/>
      <w:szCs w:val="22"/>
    </w:rPr>
  </w:style>
  <w:style w:type="character" w:customStyle="1" w:styleId="EndNoteBibliographyChar">
    <w:name w:val="EndNote Bibliography Char"/>
    <w:basedOn w:val="ListParagraphChar"/>
    <w:link w:val="EndNoteBibliography"/>
    <w:rsid w:val="004A549E"/>
    <w:rPr>
      <w:rFonts w:ascii="Calibri" w:hAnsi="Calibri" w:cs="Calibri"/>
      <w:noProof/>
      <w:color w:val="767171" w:themeColor="background2" w:themeShade="80"/>
      <w:sz w:val="22"/>
      <w:szCs w:val="22"/>
    </w:rPr>
  </w:style>
  <w:style w:type="character" w:styleId="Strong">
    <w:name w:val="Strong"/>
    <w:basedOn w:val="DefaultParagraphFont"/>
    <w:uiPriority w:val="22"/>
    <w:qFormat/>
    <w:rsid w:val="004A549E"/>
    <w:rPr>
      <w:b/>
      <w:bCs/>
    </w:rPr>
  </w:style>
  <w:style w:type="paragraph" w:customStyle="1" w:styleId="EndNoteBibliographyTitle">
    <w:name w:val="EndNote Bibliography Title"/>
    <w:basedOn w:val="Normal"/>
    <w:link w:val="EndNoteBibliographyTitleChar"/>
    <w:rsid w:val="003D5C31"/>
    <w:pPr>
      <w:jc w:val="center"/>
    </w:pPr>
    <w:rPr>
      <w:rFonts w:ascii="Calibri" w:hAnsi="Calibri" w:cs="Calibri"/>
      <w:noProof/>
      <w:sz w:val="22"/>
    </w:rPr>
  </w:style>
  <w:style w:type="character" w:customStyle="1" w:styleId="EndNoteBibliographyTitleChar">
    <w:name w:val="EndNote Bibliography Title Char"/>
    <w:basedOn w:val="ListParagraphChar"/>
    <w:link w:val="EndNoteBibliographyTitle"/>
    <w:rsid w:val="003D5C31"/>
    <w:rPr>
      <w:rFonts w:ascii="Calibri" w:hAnsi="Calibri" w:cs="Calibri"/>
      <w:noProof/>
      <w:color w:val="767171" w:themeColor="background2" w:themeShade="80"/>
      <w:sz w:val="22"/>
      <w:szCs w:val="20"/>
    </w:rPr>
  </w:style>
  <w:style w:type="character" w:styleId="Hyperlink">
    <w:name w:val="Hyperlink"/>
    <w:basedOn w:val="DefaultParagraphFont"/>
    <w:uiPriority w:val="99"/>
    <w:unhideWhenUsed/>
    <w:rsid w:val="00594489"/>
    <w:rPr>
      <w:color w:val="0563C1" w:themeColor="hyperlink"/>
      <w:u w:val="single"/>
    </w:rPr>
  </w:style>
  <w:style w:type="character" w:customStyle="1" w:styleId="UnresolvedMention1">
    <w:name w:val="Unresolved Mention1"/>
    <w:basedOn w:val="DefaultParagraphFont"/>
    <w:uiPriority w:val="99"/>
    <w:semiHidden/>
    <w:unhideWhenUsed/>
    <w:rsid w:val="00594489"/>
    <w:rPr>
      <w:color w:val="605E5C"/>
      <w:shd w:val="clear" w:color="auto" w:fill="E1DFDD"/>
    </w:rPr>
  </w:style>
  <w:style w:type="paragraph" w:styleId="Revision">
    <w:name w:val="Revision"/>
    <w:hidden/>
    <w:uiPriority w:val="99"/>
    <w:semiHidden/>
    <w:rsid w:val="00605B0D"/>
  </w:style>
  <w:style w:type="character" w:customStyle="1" w:styleId="Heading1Char">
    <w:name w:val="Heading 1 Char"/>
    <w:basedOn w:val="DefaultParagraphFont"/>
    <w:link w:val="Heading1"/>
    <w:uiPriority w:val="9"/>
    <w:rsid w:val="0042720D"/>
    <w:rPr>
      <w:rFonts w:ascii="Arial" w:hAnsi="Arial" w:cs="Arial"/>
      <w:b/>
      <w:color w:val="589095"/>
      <w:sz w:val="20"/>
      <w:szCs w:val="20"/>
    </w:rPr>
  </w:style>
  <w:style w:type="paragraph" w:styleId="TOCHeading">
    <w:name w:val="TOC Heading"/>
    <w:basedOn w:val="Heading1"/>
    <w:next w:val="Normal"/>
    <w:uiPriority w:val="39"/>
    <w:unhideWhenUsed/>
    <w:qFormat/>
    <w:rsid w:val="00165FFC"/>
    <w:pPr>
      <w:keepNext/>
      <w:keepLines/>
      <w:spacing w:before="240" w:line="259" w:lineRule="auto"/>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165FFC"/>
    <w:pPr>
      <w:spacing w:after="100"/>
    </w:pPr>
  </w:style>
  <w:style w:type="paragraph" w:styleId="Title">
    <w:name w:val="Title"/>
    <w:basedOn w:val="Normal"/>
    <w:next w:val="Normal"/>
    <w:link w:val="TitleChar"/>
    <w:uiPriority w:val="10"/>
    <w:qFormat/>
    <w:rsid w:val="00165FFC"/>
    <w:rPr>
      <w:b/>
      <w:color w:val="578988"/>
      <w:spacing w:val="20"/>
    </w:rPr>
  </w:style>
  <w:style w:type="character" w:customStyle="1" w:styleId="TitleChar">
    <w:name w:val="Title Char"/>
    <w:basedOn w:val="DefaultParagraphFont"/>
    <w:link w:val="Title"/>
    <w:uiPriority w:val="10"/>
    <w:rsid w:val="00165FFC"/>
    <w:rPr>
      <w:rFonts w:ascii="Arial" w:hAnsi="Arial" w:cs="Arial"/>
      <w:b/>
      <w:color w:val="578988"/>
      <w:spacing w:val="2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6896149">
      <w:bodyDiv w:val="1"/>
      <w:marLeft w:val="0"/>
      <w:marRight w:val="0"/>
      <w:marTop w:val="0"/>
      <w:marBottom w:val="0"/>
      <w:divBdr>
        <w:top w:val="none" w:sz="0" w:space="0" w:color="auto"/>
        <w:left w:val="none" w:sz="0" w:space="0" w:color="auto"/>
        <w:bottom w:val="none" w:sz="0" w:space="0" w:color="auto"/>
        <w:right w:val="none" w:sz="0" w:space="0" w:color="auto"/>
      </w:divBdr>
    </w:div>
    <w:div w:id="1188834623">
      <w:bodyDiv w:val="1"/>
      <w:marLeft w:val="0"/>
      <w:marRight w:val="0"/>
      <w:marTop w:val="0"/>
      <w:marBottom w:val="0"/>
      <w:divBdr>
        <w:top w:val="none" w:sz="0" w:space="0" w:color="auto"/>
        <w:left w:val="none" w:sz="0" w:space="0" w:color="auto"/>
        <w:bottom w:val="none" w:sz="0" w:space="0" w:color="auto"/>
        <w:right w:val="none" w:sz="0" w:space="0" w:color="auto"/>
      </w:divBdr>
    </w:div>
    <w:div w:id="1189877529">
      <w:bodyDiv w:val="1"/>
      <w:marLeft w:val="0"/>
      <w:marRight w:val="0"/>
      <w:marTop w:val="0"/>
      <w:marBottom w:val="0"/>
      <w:divBdr>
        <w:top w:val="none" w:sz="0" w:space="0" w:color="auto"/>
        <w:left w:val="none" w:sz="0" w:space="0" w:color="auto"/>
        <w:bottom w:val="none" w:sz="0" w:space="0" w:color="auto"/>
        <w:right w:val="none" w:sz="0" w:space="0" w:color="auto"/>
      </w:divBdr>
    </w:div>
    <w:div w:id="1433629279">
      <w:bodyDiv w:val="1"/>
      <w:marLeft w:val="0"/>
      <w:marRight w:val="0"/>
      <w:marTop w:val="0"/>
      <w:marBottom w:val="0"/>
      <w:divBdr>
        <w:top w:val="none" w:sz="0" w:space="0" w:color="auto"/>
        <w:left w:val="none" w:sz="0" w:space="0" w:color="auto"/>
        <w:bottom w:val="none" w:sz="0" w:space="0" w:color="auto"/>
        <w:right w:val="none" w:sz="0" w:space="0" w:color="auto"/>
      </w:divBdr>
    </w:div>
    <w:div w:id="1910725991">
      <w:bodyDiv w:val="1"/>
      <w:marLeft w:val="0"/>
      <w:marRight w:val="0"/>
      <w:marTop w:val="0"/>
      <w:marBottom w:val="0"/>
      <w:divBdr>
        <w:top w:val="none" w:sz="0" w:space="0" w:color="auto"/>
        <w:left w:val="none" w:sz="0" w:space="0" w:color="auto"/>
        <w:bottom w:val="none" w:sz="0" w:space="0" w:color="auto"/>
        <w:right w:val="none" w:sz="0" w:space="0" w:color="auto"/>
      </w:divBdr>
    </w:div>
    <w:div w:id="20826782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2D8E176A8A87E43B1C5D6E9149F269D" ma:contentTypeVersion="12" ma:contentTypeDescription="Create a new document." ma:contentTypeScope="" ma:versionID="ab701c78345686e1c5f8996c3556c74e">
  <xsd:schema xmlns:xsd="http://www.w3.org/2001/XMLSchema" xmlns:xs="http://www.w3.org/2001/XMLSchema" xmlns:p="http://schemas.microsoft.com/office/2006/metadata/properties" xmlns:ns3="1013dbbf-6b50-4b3e-81af-bdbc38d0c2bc" xmlns:ns4="d35ce16a-6ba7-4382-9bce-4f87b50742ee" targetNamespace="http://schemas.microsoft.com/office/2006/metadata/properties" ma:root="true" ma:fieldsID="a6ba1ae65f29036273dfa99734ee3165" ns3:_="" ns4:_="">
    <xsd:import namespace="1013dbbf-6b50-4b3e-81af-bdbc38d0c2bc"/>
    <xsd:import namespace="d35ce16a-6ba7-4382-9bce-4f87b50742e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013dbbf-6b50-4b3e-81af-bdbc38d0c2b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35ce16a-6ba7-4382-9bce-4f87b50742e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98029D-EE31-4337-B79F-8B265B65C6F1}">
  <ds:schemaRefs>
    <ds:schemaRef ds:uri="http://schemas.microsoft.com/sharepoint/v3/contenttype/forms"/>
  </ds:schemaRefs>
</ds:datastoreItem>
</file>

<file path=customXml/itemProps2.xml><?xml version="1.0" encoding="utf-8"?>
<ds:datastoreItem xmlns:ds="http://schemas.openxmlformats.org/officeDocument/2006/customXml" ds:itemID="{31E4C2AE-F830-4760-915F-824EC2611F2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94BD4B0-224E-4CDC-993F-FCE1670043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013dbbf-6b50-4b3e-81af-bdbc38d0c2bc"/>
    <ds:schemaRef ds:uri="d35ce16a-6ba7-4382-9bce-4f87b50742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E7FEC68-FA2B-402C-8B1B-79B4D5AB9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4774</Words>
  <Characters>27212</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khart, Lauren</dc:creator>
  <cp:keywords/>
  <dc:description/>
  <cp:lastModifiedBy>Swash &amp; Dot Design</cp:lastModifiedBy>
  <cp:revision>3</cp:revision>
  <cp:lastPrinted>2025-05-16T17:35:00Z</cp:lastPrinted>
  <dcterms:created xsi:type="dcterms:W3CDTF">2025-05-16T17:35:00Z</dcterms:created>
  <dcterms:modified xsi:type="dcterms:W3CDTF">2025-05-16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2D8E176A8A87E43B1C5D6E9149F269D</vt:lpwstr>
  </property>
</Properties>
</file>